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3751A773"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979E4C1" w:rsidR="00B91C6D" w:rsidRDefault="00EF0B3C" w:rsidP="00B91C6D">
      <w:pPr>
        <w:spacing w:line="360" w:lineRule="auto"/>
      </w:pPr>
      <w:r>
        <w:t>We examined the response of kelp communities at five sit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proofErr w:type="spellStart"/>
      <w:r w:rsidR="00DB5A47">
        <w:rPr>
          <w:i/>
        </w:rPr>
        <w:t>Pycnopodia</w:t>
      </w:r>
      <w:proofErr w:type="spellEnd"/>
      <w:r w:rsidR="00DB5A47">
        <w:rPr>
          <w:i/>
        </w:rPr>
        <w:t xml:space="preserve"> </w:t>
      </w:r>
      <w:proofErr w:type="spellStart"/>
      <w:r w:rsidR="00DB5A47">
        <w:rPr>
          <w:i/>
        </w:rPr>
        <w:t>helianthoides</w:t>
      </w:r>
      <w:proofErr w:type="spellEnd"/>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w:t>
      </w:r>
      <w:r w:rsidR="00270453">
        <w:t xml:space="preserve">juvenile </w:t>
      </w:r>
      <w:r>
        <w:t>rockfish</w:t>
      </w:r>
      <w:r w:rsidR="00270453">
        <w:t>es</w:t>
      </w:r>
      <w:r>
        <w:t xml:space="preserve"> (</w:t>
      </w:r>
      <w:r>
        <w:rPr>
          <w:i/>
        </w:rPr>
        <w:t>Sebastes</w:t>
      </w:r>
      <w:r>
        <w:t xml:space="preserve"> spp.). We </w:t>
      </w:r>
      <w:r w:rsidR="002917C7">
        <w:t xml:space="preserve">found no evidence to support </w:t>
      </w:r>
      <w:r>
        <w:t xml:space="preserve">strong relationships between urchins and kelp that would suggest top-down impacts of urchins on kelp abundance, except at a small spatial scale </w:t>
      </w:r>
      <w:r w:rsidR="00B52794">
        <w:t>within</w:t>
      </w:r>
      <w:r>
        <w:t xml:space="preserve">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1ADFC9EB"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proofErr w:type="spellStart"/>
      <w:r w:rsidR="007F3AF4">
        <w:t>presisted</w:t>
      </w:r>
      <w:proofErr w:type="spellEnd"/>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7522095D"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sidR="000C6787" w:rsidRPr="000C6787">
        <w:t xml:space="preserve"> (hereafter </w:t>
      </w:r>
      <w:proofErr w:type="spellStart"/>
      <w:r w:rsidR="000C6787" w:rsidRPr="000C6787">
        <w:rPr>
          <w:i/>
        </w:rPr>
        <w:t>Pycnopodia</w:t>
      </w:r>
      <w:proofErr w:type="spellEnd"/>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proofErr w:type="spellStart"/>
      <w:r w:rsidR="000C6787">
        <w:rPr>
          <w:i/>
        </w:rPr>
        <w:t>Pycnopodia</w:t>
      </w:r>
      <w:proofErr w:type="spellEnd"/>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w:t>
      </w:r>
      <w:r>
        <w:lastRenderedPageBreak/>
        <w:t xml:space="preserve">populations in the early 2010s, 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42FB991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644D4EAE"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w:t>
      </w:r>
      <w:r w:rsidR="00EF0B3C">
        <w:lastRenderedPageBreak/>
        <w:t>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453CAEE7"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237057">
        <w:t xml:space="preserve">Note </w:t>
      </w:r>
      <w:proofErr w:type="spellStart"/>
      <w:r w:rsidR="00237057">
        <w:rPr>
          <w:i/>
        </w:rPr>
        <w:t>Macrocystis</w:t>
      </w:r>
      <w:proofErr w:type="spellEnd"/>
      <w:r w:rsidR="00237057">
        <w:rPr>
          <w:i/>
        </w:rPr>
        <w:t xml:space="preserve"> </w:t>
      </w:r>
      <w:r w:rsidR="00237057">
        <w:t xml:space="preserve">and </w:t>
      </w:r>
      <w:proofErr w:type="spellStart"/>
      <w:r w:rsidR="00237057">
        <w:rPr>
          <w:i/>
        </w:rPr>
        <w:t>Nereocystis</w:t>
      </w:r>
      <w:proofErr w:type="spellEnd"/>
      <w:r w:rsidR="00237057">
        <w:rPr>
          <w:i/>
        </w:rPr>
        <w:t xml:space="preserve"> </w:t>
      </w:r>
      <w:r w:rsidR="00237057">
        <w:t xml:space="preserve">form surface canopies, while </w:t>
      </w:r>
      <w:proofErr w:type="spellStart"/>
      <w:r w:rsidR="00237057">
        <w:rPr>
          <w:i/>
        </w:rPr>
        <w:t>Pterygophora</w:t>
      </w:r>
      <w:proofErr w:type="spellEnd"/>
      <w:r w:rsidR="00237057">
        <w:rPr>
          <w:i/>
        </w:rPr>
        <w:t xml:space="preserve"> </w:t>
      </w:r>
      <w:r w:rsidR="00237057">
        <w:t xml:space="preserve">forms mid-water canopies 1.0-3.0 m </w:t>
      </w:r>
      <w:r w:rsidR="00237057">
        <w:lastRenderedPageBreak/>
        <w:t xml:space="preserve">off the bottom.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5" w:name="_t0t7vqvdf4ti" w:colFirst="0" w:colLast="0"/>
      <w:bookmarkEnd w:id="5"/>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6" w:name="_igkfmf7a0x3h" w:colFirst="0" w:colLast="0"/>
      <w:bookmarkEnd w:id="6"/>
      <w:r>
        <w:rPr>
          <w:sz w:val="34"/>
          <w:szCs w:val="34"/>
        </w:rPr>
        <w:t>Study sites</w:t>
      </w:r>
    </w:p>
    <w:p w14:paraId="7B6AD6E4" w14:textId="4831E0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proofErr w:type="spellStart"/>
      <w:r>
        <w:t>canopy</w:t>
      </w:r>
      <w:r w:rsidR="009B32D9">
        <w:t>forming</w:t>
      </w:r>
      <w:proofErr w:type="spellEnd"/>
      <w:r w:rsidR="009B32D9">
        <w:t xml:space="preserve">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9B32D9">
        <w:t xml:space="preserve"> </w:t>
      </w:r>
      <w:r w:rsidR="004F1234">
        <w:t xml:space="preserve">(1-1.5 m off bottom)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7" w:name="_qaa02jqwwy36" w:colFirst="0" w:colLast="0"/>
      <w:bookmarkEnd w:id="7"/>
      <w:r>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w:t>
      </w:r>
      <w:r>
        <w:lastRenderedPageBreak/>
        <w:t xml:space="preserve">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77777777" w:rsidR="00471A3D" w:rsidRDefault="00EF0B3C">
      <w:pPr>
        <w:pStyle w:val="Heading2"/>
      </w:pPr>
      <w:bookmarkStart w:id="8" w:name="_imz9yv51qjaf" w:colFirst="0" w:colLast="0"/>
      <w:bookmarkEnd w:id="8"/>
      <w:r>
        <w:lastRenderedPageBreak/>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9" w:name="_au0wchpbj09l" w:colFirst="0" w:colLast="0"/>
      <w:bookmarkEnd w:id="9"/>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 xml:space="preserve">kelp </w:t>
      </w:r>
      <w:bookmarkStart w:id="10" w:name="_GoBack"/>
      <w:bookmarkEnd w:id="10"/>
      <w:r w:rsidR="000F7BB3">
        <w:t>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1" w:name="_2h658b2af9qi" w:colFirst="0" w:colLast="0"/>
      <w:bookmarkEnd w:id="11"/>
      <w:r>
        <w:lastRenderedPageBreak/>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w:t>
      </w:r>
      <w:r>
        <w:lastRenderedPageBreak/>
        <w:t xml:space="preserve">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1E06D1E"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06631998"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r w:rsidR="00EF0B3C" w:rsidRPr="0034358B">
        <w:rPr>
          <w:i/>
        </w:rPr>
        <w:t xml:space="preserve">S.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19F901AB"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w:t>
      </w:r>
      <w:r>
        <w:lastRenderedPageBreak/>
        <w:t xml:space="preserve">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6EBD76CA"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2" w:name="_zg3uzw3q29am" w:colFirst="0" w:colLast="0"/>
      <w:bookmarkEnd w:id="12"/>
      <w:r>
        <w:lastRenderedPageBreak/>
        <w:t>Results</w:t>
      </w:r>
    </w:p>
    <w:p w14:paraId="6AADDFFB" w14:textId="77777777" w:rsidR="00471A3D" w:rsidRDefault="00EF0B3C">
      <w:pPr>
        <w:pStyle w:val="Heading2"/>
      </w:pPr>
      <w:bookmarkStart w:id="13" w:name="_f80bb2jl8g29" w:colFirst="0" w:colLast="0"/>
      <w:bookmarkEnd w:id="13"/>
      <w:r>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7777777" w:rsidR="00471A3D" w:rsidRDefault="00EF0B3C">
      <w:pPr>
        <w:pStyle w:val="Heading2"/>
      </w:pPr>
      <w:bookmarkStart w:id="14" w:name="_5eofmerod4cl" w:colFirst="0" w:colLast="0"/>
      <w:bookmarkEnd w:id="14"/>
      <w:r>
        <w:t>Region-wide temporal trends</w:t>
      </w:r>
    </w:p>
    <w:p w14:paraId="1D4BAB34" w14:textId="1C8DDBAB"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 xml:space="preserve">along the Washington coast quickly recovered to earlier levels (Fig. 1b, Fig. S4),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lastRenderedPageBreak/>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EFAC54D"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Fig. S5).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492FF288" w:rsidR="00471A3D" w:rsidRDefault="00FD1045">
      <w:r w:rsidRPr="00FD1045">
        <w:lastRenderedPageBreak/>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proofErr w:type="spellStart"/>
      <w:r w:rsidR="00EF0B3C">
        <w:rPr>
          <w:i/>
        </w:rPr>
        <w:t>Pycnopodia</w:t>
      </w:r>
      <w:proofErr w:type="spellEnd"/>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7777777" w:rsidR="00471A3D" w:rsidRDefault="00EF0B3C">
      <w:pPr>
        <w:pStyle w:val="Heading2"/>
      </w:pPr>
      <w:bookmarkStart w:id="15" w:name="_u6kl6dz0q0ha" w:colFirst="0" w:colLast="0"/>
      <w:bookmarkEnd w:id="15"/>
      <w:r>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1BFC30D3"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Pr="008A6B3E">
        <w:t xml:space="preserve"> =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 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38BEE6B7"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lastRenderedPageBreak/>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6" w:name="_8ord3kzb5sb4" w:colFirst="0" w:colLast="0"/>
      <w:bookmarkEnd w:id="16"/>
      <w:r>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w:t>
      </w:r>
      <w:r>
        <w:lastRenderedPageBreak/>
        <w:t xml:space="preserve">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lastRenderedPageBreak/>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77777777" w:rsidR="00471A3D" w:rsidRDefault="00EF0B3C">
      <w:pPr>
        <w:pStyle w:val="Heading2"/>
      </w:pPr>
      <w:bookmarkStart w:id="17" w:name="_kht2apu2sjj7" w:colFirst="0" w:colLast="0"/>
      <w:bookmarkEnd w:id="17"/>
      <w:r>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77777777" w:rsidR="00471A3D" w:rsidRDefault="00EF0B3C">
      <w:pPr>
        <w:pStyle w:val="Heading1"/>
      </w:pPr>
      <w:bookmarkStart w:id="18" w:name="_1nzuexzh0v9h" w:colFirst="0" w:colLast="0"/>
      <w:bookmarkEnd w:id="18"/>
      <w:r>
        <w:lastRenderedPageBreak/>
        <w:t>Discussion</w:t>
      </w:r>
    </w:p>
    <w:p w14:paraId="039FBBD6" w14:textId="647A907B"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lastRenderedPageBreak/>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8092C64"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w:t>
      </w:r>
      <w:r w:rsidRPr="008D6D2E">
        <w:lastRenderedPageBreak/>
        <w:t>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 xml:space="preserve">where increases in purple </w:t>
      </w:r>
      <w:r w:rsidR="00893C5B">
        <w:lastRenderedPageBreak/>
        <w:t>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402C5B30"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proofErr w:type="spellStart"/>
      <w:r>
        <w:rPr>
          <w:i/>
        </w:rPr>
        <w:t>Pycnopodia</w:t>
      </w:r>
      <w:proofErr w:type="spellEnd"/>
      <w:r>
        <w:rPr>
          <w:i/>
        </w:rPr>
        <w:t xml:space="preserve">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proofErr w:type="spellStart"/>
      <w:r>
        <w:rPr>
          <w:i/>
        </w:rPr>
        <w:t>Pycnopodia</w:t>
      </w:r>
      <w:proofErr w:type="spellEnd"/>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proofErr w:type="spellStart"/>
      <w:r w:rsidR="000C6787" w:rsidRPr="000C6787">
        <w:rPr>
          <w:i/>
        </w:rPr>
        <w:t>Py</w:t>
      </w:r>
      <w:r w:rsidR="00A146DE">
        <w:rPr>
          <w:i/>
        </w:rPr>
        <w:t>c</w:t>
      </w:r>
      <w:r w:rsidR="000C6787" w:rsidRPr="000C6787">
        <w:rPr>
          <w:i/>
        </w:rPr>
        <w:t>nopodia</w:t>
      </w:r>
      <w:proofErr w:type="spellEnd"/>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A3B10CE"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lastRenderedPageBreak/>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AC6CC57"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 xml:space="preserve">(Holbrook et al. 1990, Carr 1991, Markel and Shurin </w:t>
      </w:r>
      <w:r w:rsidR="00735927">
        <w:rPr>
          <w:noProof/>
        </w:rPr>
        <w:lastRenderedPageBreak/>
        <w:t>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w:t>
      </w:r>
      <w:r>
        <w:lastRenderedPageBreak/>
        <w:t>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19" w:name="_2ckoofy96g8s" w:colFirst="0" w:colLast="0"/>
      <w:bookmarkEnd w:id="19"/>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6F610F37" w14:textId="77777777" w:rsidR="00E63861" w:rsidRPr="00E63861" w:rsidRDefault="00985276" w:rsidP="00E63861">
      <w:pPr>
        <w:pStyle w:val="EndNoteBibliography"/>
        <w:ind w:left="720" w:hanging="720"/>
      </w:pPr>
      <w:r>
        <w:fldChar w:fldCharType="begin"/>
      </w:r>
      <w:r>
        <w:instrText xml:space="preserve"> ADDIN EN.REFLIST </w:instrText>
      </w:r>
      <w:r>
        <w:fldChar w:fldCharType="separate"/>
      </w:r>
      <w:r w:rsidR="00E63861" w:rsidRPr="00E63861">
        <w:t xml:space="preserve">Ammann, A. J. 2004. SMURFs: standard monitoring unts for the recruitment of temperate reef fishes. Journal of Experimental Marine Biology and Ecology </w:t>
      </w:r>
      <w:r w:rsidR="00E63861" w:rsidRPr="00E63861">
        <w:rPr>
          <w:b/>
        </w:rPr>
        <w:t>299</w:t>
      </w:r>
      <w:r w:rsidR="00E63861" w:rsidRPr="00E63861">
        <w:t>:135-154.</w:t>
      </w:r>
    </w:p>
    <w:p w14:paraId="2B46202E" w14:textId="77777777" w:rsidR="00E63861" w:rsidRPr="00E63861" w:rsidRDefault="00E63861" w:rsidP="00E63861">
      <w:pPr>
        <w:pStyle w:val="EndNoteBibliography"/>
        <w:ind w:left="720" w:hanging="720"/>
      </w:pPr>
      <w:r w:rsidRPr="00E63861">
        <w:t xml:space="preserve">Anderson, M. J. 2001. A new method for non-parametric multivariate analysis of variance. Austral Ecology </w:t>
      </w:r>
      <w:r w:rsidRPr="00E63861">
        <w:rPr>
          <w:b/>
        </w:rPr>
        <w:t>26</w:t>
      </w:r>
      <w:r w:rsidRPr="00E63861">
        <w:t>:32-46.</w:t>
      </w:r>
    </w:p>
    <w:p w14:paraId="7E53C2D9" w14:textId="77777777" w:rsidR="00E63861" w:rsidRPr="00E63861" w:rsidRDefault="00E63861" w:rsidP="00E63861">
      <w:pPr>
        <w:pStyle w:val="EndNoteBibliography"/>
        <w:ind w:left="720" w:hanging="720"/>
      </w:pPr>
      <w:r w:rsidRPr="00E63861">
        <w:t xml:space="preserve">Anderson, M. J., and T. J. Willis. 2003. Canonical analysis of principal coordinates: A useful method of constrained ordination for ecology. Ecology </w:t>
      </w:r>
      <w:r w:rsidRPr="00E63861">
        <w:rPr>
          <w:b/>
        </w:rPr>
        <w:t>84</w:t>
      </w:r>
      <w:r w:rsidRPr="00E63861">
        <w:t>:511-525.</w:t>
      </w:r>
    </w:p>
    <w:p w14:paraId="4E487379" w14:textId="77777777" w:rsidR="00E63861" w:rsidRPr="00E63861" w:rsidRDefault="00E63861" w:rsidP="00E63861">
      <w:pPr>
        <w:pStyle w:val="EndNoteBibliography"/>
        <w:ind w:left="720" w:hanging="720"/>
      </w:pPr>
      <w:r w:rsidRPr="00E63861">
        <w:t xml:space="preserve">Andrews, K. S., and T. W. Anderson. 2004. Habitat-dependent recruitment of two temperate reef fishes at multiple spatial scales. Marine Ecology-Progress Series </w:t>
      </w:r>
      <w:r w:rsidRPr="00E63861">
        <w:rPr>
          <w:b/>
        </w:rPr>
        <w:t>277</w:t>
      </w:r>
      <w:r w:rsidRPr="00E63861">
        <w:t>:231-244.</w:t>
      </w:r>
    </w:p>
    <w:p w14:paraId="7AFE3764" w14:textId="77777777" w:rsidR="00E63861" w:rsidRPr="00E63861" w:rsidRDefault="00E63861" w:rsidP="00E63861">
      <w:pPr>
        <w:pStyle w:val="EndNoteBibliography"/>
        <w:ind w:left="720" w:hanging="720"/>
      </w:pPr>
      <w:r w:rsidRPr="00E63861">
        <w:t xml:space="preserve">Arafeh-Dalmau, N., G. Montano-Moctezuma, J. A. Martinez, R. Beas-Luna, D. S. Schoeman, and G. Torres-Moye. 2019. Extreme Marine Heatwaves Alter Kelp Forest Community Near Its Equatorward Distribution Limit. Frontiers in Marine Science </w:t>
      </w:r>
      <w:r w:rsidRPr="00E63861">
        <w:rPr>
          <w:b/>
        </w:rPr>
        <w:t>6</w:t>
      </w:r>
      <w:r w:rsidRPr="00E63861">
        <w:t>.</w:t>
      </w:r>
    </w:p>
    <w:p w14:paraId="1B61EA60" w14:textId="77777777" w:rsidR="00E63861" w:rsidRPr="00E63861" w:rsidRDefault="00E63861" w:rsidP="00E63861">
      <w:pPr>
        <w:pStyle w:val="EndNoteBibliography"/>
        <w:ind w:left="720" w:hanging="720"/>
      </w:pPr>
      <w:r w:rsidRPr="00E63861">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E63861">
        <w:rPr>
          <w:b/>
        </w:rPr>
        <w:t>26</w:t>
      </w:r>
      <w:r w:rsidRPr="00E63861">
        <w:t>:6457-6473.</w:t>
      </w:r>
    </w:p>
    <w:p w14:paraId="07A32475" w14:textId="77777777" w:rsidR="00E63861" w:rsidRPr="00E63861" w:rsidRDefault="00E63861" w:rsidP="00E63861">
      <w:pPr>
        <w:pStyle w:val="EndNoteBibliography"/>
        <w:ind w:left="720" w:hanging="720"/>
      </w:pPr>
      <w:r w:rsidRPr="00E63861">
        <w:t xml:space="preserve">Bond, N. A., M. F. Cronin, H. Freeland, and N. Mantua. 2015. Causes and impacts of the 2014 warm anomaly in the NE Pacific. Geophysical Research Letters </w:t>
      </w:r>
      <w:r w:rsidRPr="00E63861">
        <w:rPr>
          <w:b/>
        </w:rPr>
        <w:t>42</w:t>
      </w:r>
      <w:r w:rsidRPr="00E63861">
        <w:t>:3414-3420.</w:t>
      </w:r>
    </w:p>
    <w:p w14:paraId="6BF71D70" w14:textId="77777777" w:rsidR="00E63861" w:rsidRPr="00E63861" w:rsidRDefault="00E63861" w:rsidP="00E63861">
      <w:pPr>
        <w:pStyle w:val="EndNoteBibliography"/>
        <w:ind w:left="720" w:hanging="720"/>
      </w:pPr>
      <w:r w:rsidRPr="00E63861">
        <w:t>Burnham, K. P., and D. R. Anderson. 1998. Model selection and inference: a practical information-theoretic approach. Springer-Verlag, New York, NY.</w:t>
      </w:r>
    </w:p>
    <w:p w14:paraId="6082AB1F" w14:textId="77777777" w:rsidR="00E63861" w:rsidRPr="00E63861" w:rsidRDefault="00E63861" w:rsidP="00E63861">
      <w:pPr>
        <w:pStyle w:val="EndNoteBibliography"/>
        <w:ind w:left="720" w:hanging="720"/>
      </w:pPr>
      <w:r w:rsidRPr="00E63861">
        <w:t xml:space="preserve">Burt, J. M., M. T. Tinker, D. K. Okamoto, K. W. Demes, K. Holmes, and A. K. Salomon. 2018. Sudden collapse of a mesopredator reveals its complementary role in mediating rocky reef regime shifts. Proceedings of the Royal Society B-Biological Sciences </w:t>
      </w:r>
      <w:r w:rsidRPr="00E63861">
        <w:rPr>
          <w:b/>
        </w:rPr>
        <w:t>285</w:t>
      </w:r>
      <w:r w:rsidRPr="00E63861">
        <w:t>.</w:t>
      </w:r>
    </w:p>
    <w:p w14:paraId="5D64F9E2" w14:textId="77777777" w:rsidR="00E63861" w:rsidRPr="00E63861" w:rsidRDefault="00E63861" w:rsidP="00E63861">
      <w:pPr>
        <w:pStyle w:val="EndNoteBibliography"/>
        <w:ind w:left="720" w:hanging="720"/>
      </w:pPr>
      <w:r w:rsidRPr="00E63861">
        <w:t xml:space="preserve">Carpenter, S. R., C. Folke, M. Scheffer, and W. F.R. 2009. Resilience: accounting for the noncomputable. . Ecology and Society </w:t>
      </w:r>
      <w:r w:rsidRPr="00E63861">
        <w:rPr>
          <w:b/>
        </w:rPr>
        <w:t>14</w:t>
      </w:r>
      <w:r w:rsidRPr="00E63861">
        <w:t>:13.</w:t>
      </w:r>
    </w:p>
    <w:p w14:paraId="5241E026" w14:textId="77777777" w:rsidR="00E63861" w:rsidRPr="00E63861" w:rsidRDefault="00E63861" w:rsidP="00E63861">
      <w:pPr>
        <w:pStyle w:val="EndNoteBibliography"/>
        <w:ind w:left="720" w:hanging="720"/>
      </w:pPr>
      <w:r w:rsidRPr="00E63861">
        <w:t xml:space="preserve">Carr, M. H. 1991. Habitat selection and recruitment of an assemblage of temperate zone reef fishes. Journal of Experimental Marine Biology and Ecology </w:t>
      </w:r>
      <w:r w:rsidRPr="00E63861">
        <w:rPr>
          <w:b/>
        </w:rPr>
        <w:t>146</w:t>
      </w:r>
      <w:r w:rsidRPr="00E63861">
        <w:t>:113-137.</w:t>
      </w:r>
    </w:p>
    <w:p w14:paraId="69960E9D" w14:textId="77777777" w:rsidR="00E63861" w:rsidRPr="00E63861" w:rsidRDefault="00E63861" w:rsidP="00E63861">
      <w:pPr>
        <w:pStyle w:val="EndNoteBibliography"/>
        <w:ind w:left="720" w:hanging="720"/>
      </w:pPr>
      <w:r w:rsidRPr="00E63861">
        <w:t xml:space="preserve">Castorani, M. C. N., D. C. Reed, F. Alberto, T. W. Bell, R. D. Simons, K. C. Cavanaugh, D. A. Siegel, and P. T. Raimondi. 2015. Connectivity structures local population dynamics: a long-term empirical test in a large metapopulation system. Ecology </w:t>
      </w:r>
      <w:r w:rsidRPr="00E63861">
        <w:rPr>
          <w:b/>
        </w:rPr>
        <w:t>96</w:t>
      </w:r>
      <w:r w:rsidRPr="00E63861">
        <w:t>:3141-3152.</w:t>
      </w:r>
    </w:p>
    <w:p w14:paraId="54CD82A7" w14:textId="77777777" w:rsidR="00E63861" w:rsidRPr="00E63861" w:rsidRDefault="00E63861" w:rsidP="00E63861">
      <w:pPr>
        <w:pStyle w:val="EndNoteBibliography"/>
        <w:ind w:left="720" w:hanging="720"/>
      </w:pPr>
      <w:r w:rsidRPr="00E63861">
        <w:t xml:space="preserve">Cavanaugh, K. C., D. C. Reed, T. W. Bell, M. N. Castorani, and R. Beas-Luna. 2019. Spatial Variability in the Resistance and Resilience of Giant Kelp in Southern and Baja California to a Multiyear Heatwave. Frontiers in Marine Science </w:t>
      </w:r>
      <w:r w:rsidRPr="00E63861">
        <w:rPr>
          <w:b/>
        </w:rPr>
        <w:t>6</w:t>
      </w:r>
      <w:r w:rsidRPr="00E63861">
        <w:t>.</w:t>
      </w:r>
    </w:p>
    <w:p w14:paraId="661877A3" w14:textId="77777777" w:rsidR="00E63861" w:rsidRPr="00E63861" w:rsidRDefault="00E63861" w:rsidP="00E63861">
      <w:pPr>
        <w:pStyle w:val="EndNoteBibliography"/>
        <w:ind w:left="720" w:hanging="720"/>
      </w:pPr>
      <w:r w:rsidRPr="00E63861">
        <w:t xml:space="preserve">Cavanaugh, K. C., D. A. Siegel, D. C. Reed, and P. E. Dennison. 2011. Environmental controls of giant-kelp biomass in the Santa Barbara Channel, California. Marine Ecology Progress Series </w:t>
      </w:r>
      <w:r w:rsidRPr="00E63861">
        <w:rPr>
          <w:b/>
        </w:rPr>
        <w:t>429</w:t>
      </w:r>
      <w:r w:rsidRPr="00E63861">
        <w:t>:1-17.</w:t>
      </w:r>
    </w:p>
    <w:p w14:paraId="5A01B5F2" w14:textId="77777777" w:rsidR="00E63861" w:rsidRPr="00E63861" w:rsidRDefault="00E63861" w:rsidP="00E63861">
      <w:pPr>
        <w:pStyle w:val="EndNoteBibliography"/>
        <w:ind w:left="720" w:hanging="720"/>
      </w:pPr>
      <w:r w:rsidRPr="00E63861">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E63861">
        <w:rPr>
          <w:b/>
        </w:rPr>
        <w:t>29</w:t>
      </w:r>
      <w:r w:rsidRPr="00E63861">
        <w:t>:273-285.</w:t>
      </w:r>
    </w:p>
    <w:p w14:paraId="42DF3A67" w14:textId="77777777" w:rsidR="00E63861" w:rsidRPr="00E63861" w:rsidRDefault="00E63861" w:rsidP="00E63861">
      <w:pPr>
        <w:pStyle w:val="EndNoteBibliography"/>
        <w:ind w:left="720" w:hanging="720"/>
      </w:pPr>
      <w:r w:rsidRPr="00E63861">
        <w:t xml:space="preserve">Cheung, W. W. L., and T. L. Frölicher. 2020. Marine heatwaves exacerbate climate change impacts for fisheries in the northeast Pacific. Scientific Reports </w:t>
      </w:r>
      <w:r w:rsidRPr="00E63861">
        <w:rPr>
          <w:b/>
        </w:rPr>
        <w:t>10</w:t>
      </w:r>
      <w:r w:rsidRPr="00E63861">
        <w:t>:6678.</w:t>
      </w:r>
    </w:p>
    <w:p w14:paraId="0BEA8BBF" w14:textId="77777777" w:rsidR="00E63861" w:rsidRPr="00E63861" w:rsidRDefault="00E63861" w:rsidP="00E63861">
      <w:pPr>
        <w:pStyle w:val="EndNoteBibliography"/>
        <w:ind w:left="720" w:hanging="720"/>
      </w:pPr>
      <w:r w:rsidRPr="00E63861">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E63861">
        <w:rPr>
          <w:b/>
        </w:rPr>
        <w:t>73</w:t>
      </w:r>
      <w:r w:rsidRPr="00E63861">
        <w:t>:1283-1296.</w:t>
      </w:r>
    </w:p>
    <w:p w14:paraId="530929A1" w14:textId="77777777" w:rsidR="00E63861" w:rsidRPr="00E63861" w:rsidRDefault="00E63861" w:rsidP="00E63861">
      <w:pPr>
        <w:pStyle w:val="EndNoteBibliography"/>
        <w:ind w:left="720" w:hanging="720"/>
      </w:pPr>
      <w:r w:rsidRPr="00E63861">
        <w:t xml:space="preserve">Connell, S. D. 2005. Assembly and maintenance of subtidal habitat heterogeneity: synergistic effects of light penetration and sedimentation. Marine Ecology Progress Series </w:t>
      </w:r>
      <w:r w:rsidRPr="00E63861">
        <w:rPr>
          <w:b/>
        </w:rPr>
        <w:t>289</w:t>
      </w:r>
      <w:r w:rsidRPr="00E63861">
        <w:t>:53-61.</w:t>
      </w:r>
    </w:p>
    <w:p w14:paraId="262C1CF7" w14:textId="77777777" w:rsidR="00E63861" w:rsidRPr="00E63861" w:rsidRDefault="00E63861" w:rsidP="00E63861">
      <w:pPr>
        <w:pStyle w:val="EndNoteBibliography"/>
        <w:ind w:left="720" w:hanging="720"/>
      </w:pPr>
      <w:r w:rsidRPr="00E63861">
        <w:t xml:space="preserve">Dayton, P. K., V. Currie, T. Gerrodette, B. D. Keller, R. Rosenthal, and D. V. Tresca. 1984. Patch dynamics and stability of some California kelp communities. Ecological Monographs </w:t>
      </w:r>
      <w:r w:rsidRPr="00E63861">
        <w:rPr>
          <w:b/>
        </w:rPr>
        <w:t>54</w:t>
      </w:r>
      <w:r w:rsidRPr="00E63861">
        <w:t>:253-289.</w:t>
      </w:r>
    </w:p>
    <w:p w14:paraId="232F6513" w14:textId="77777777" w:rsidR="00E63861" w:rsidRPr="00E63861" w:rsidRDefault="00E63861" w:rsidP="00E63861">
      <w:pPr>
        <w:pStyle w:val="EndNoteBibliography"/>
        <w:ind w:left="720" w:hanging="720"/>
      </w:pPr>
      <w:r w:rsidRPr="00E63861">
        <w:t xml:space="preserve">Duggins, D. O. 1983. Starfish Predation and the Creation of Mosaic Patterns in a Kelp-Dominated Community. Ecology </w:t>
      </w:r>
      <w:r w:rsidRPr="00E63861">
        <w:rPr>
          <w:b/>
        </w:rPr>
        <w:t>64</w:t>
      </w:r>
      <w:r w:rsidRPr="00E63861">
        <w:t>:1610-1619.</w:t>
      </w:r>
    </w:p>
    <w:p w14:paraId="37BDBEFF" w14:textId="77777777" w:rsidR="00E63861" w:rsidRPr="00E63861" w:rsidRDefault="00E63861" w:rsidP="00E63861">
      <w:pPr>
        <w:pStyle w:val="EndNoteBibliography"/>
        <w:ind w:left="720" w:hanging="720"/>
      </w:pPr>
      <w:r w:rsidRPr="00E63861">
        <w:t xml:space="preserve">Duggins, D. O., C. A. Simenstad, and J. A. Estes. 1989. Magnification of Secondary Production by Kelp Detritus in Coastal Marine Ecosystems. Science </w:t>
      </w:r>
      <w:r w:rsidRPr="00E63861">
        <w:rPr>
          <w:b/>
        </w:rPr>
        <w:t>245</w:t>
      </w:r>
      <w:r w:rsidRPr="00E63861">
        <w:t>:170-173.</w:t>
      </w:r>
    </w:p>
    <w:p w14:paraId="510D69E9" w14:textId="77777777" w:rsidR="00E63861" w:rsidRPr="00E63861" w:rsidRDefault="00E63861" w:rsidP="00E63861">
      <w:pPr>
        <w:pStyle w:val="EndNoteBibliography"/>
        <w:ind w:left="720" w:hanging="720"/>
      </w:pPr>
      <w:r w:rsidRPr="00E63861">
        <w:t xml:space="preserve">Dunn, R. P., J. F. Samhouri, and M. L. Baskett. 2021. Transient dynamics during kelp forest recovery from fishing across multiple trophic levels. Ecological Applications </w:t>
      </w:r>
      <w:r w:rsidRPr="00E63861">
        <w:rPr>
          <w:b/>
        </w:rPr>
        <w:t>31</w:t>
      </w:r>
      <w:r w:rsidRPr="00E63861">
        <w:t>.</w:t>
      </w:r>
    </w:p>
    <w:p w14:paraId="7762D070" w14:textId="77777777" w:rsidR="00E63861" w:rsidRPr="00E63861" w:rsidRDefault="00E63861" w:rsidP="00E63861">
      <w:pPr>
        <w:pStyle w:val="EndNoteBibliography"/>
        <w:ind w:left="720" w:hanging="720"/>
      </w:pPr>
      <w:r w:rsidRPr="00E63861">
        <w:t xml:space="preserve">Ebert, T. A. 2010. Demographic patterns of the purple sea urchin </w:t>
      </w:r>
      <w:r w:rsidRPr="00E63861">
        <w:rPr>
          <w:i/>
        </w:rPr>
        <w:t>Strongylocentrotus purpuratus</w:t>
      </w:r>
      <w:r w:rsidRPr="00E63861">
        <w:t xml:space="preserve"> along a latitudinal gradient, 1985–1987. Marine Ecology Progress Series </w:t>
      </w:r>
      <w:r w:rsidRPr="00E63861">
        <w:rPr>
          <w:b/>
        </w:rPr>
        <w:t>406</w:t>
      </w:r>
      <w:r w:rsidRPr="00E63861">
        <w:t>:105-120.</w:t>
      </w:r>
    </w:p>
    <w:p w14:paraId="3FEFFEEC" w14:textId="77777777" w:rsidR="00E63861" w:rsidRPr="00E63861" w:rsidRDefault="00E63861" w:rsidP="00E63861">
      <w:pPr>
        <w:pStyle w:val="EndNoteBibliography"/>
        <w:ind w:left="720" w:hanging="720"/>
      </w:pPr>
      <w:r w:rsidRPr="00E63861">
        <w:t xml:space="preserve">Estes, J. A., E. M. Danner, D. F. Doak, B. Konar, A. M. Springer, P. D. Steinberg, M. T. Tinker, and T. M. Williams. 2004. Complex trophic interactions in kelp forest ecosystems. Bulletin of Marine Science </w:t>
      </w:r>
      <w:r w:rsidRPr="00E63861">
        <w:rPr>
          <w:b/>
        </w:rPr>
        <w:t>74</w:t>
      </w:r>
      <w:r w:rsidRPr="00E63861">
        <w:t>:621-638.</w:t>
      </w:r>
    </w:p>
    <w:p w14:paraId="163C9F99" w14:textId="77777777" w:rsidR="00E63861" w:rsidRPr="00E63861" w:rsidRDefault="00E63861" w:rsidP="00E63861">
      <w:pPr>
        <w:pStyle w:val="EndNoteBibliography"/>
        <w:ind w:left="720" w:hanging="720"/>
      </w:pPr>
      <w:r w:rsidRPr="00E63861">
        <w:t xml:space="preserve">Eurich, J. G., R. L. Selden, and R. R. Warner. 2014. California spiny lobster preference for urchins from kelp forests: implications for urchin barren persistence. Marine Ecology Progress Series </w:t>
      </w:r>
      <w:r w:rsidRPr="00E63861">
        <w:rPr>
          <w:b/>
        </w:rPr>
        <w:t>498</w:t>
      </w:r>
      <w:r w:rsidRPr="00E63861">
        <w:t>:217-225.</w:t>
      </w:r>
    </w:p>
    <w:p w14:paraId="087FDA9F" w14:textId="77777777" w:rsidR="00E63861" w:rsidRPr="00E63861" w:rsidRDefault="00E63861" w:rsidP="00E63861">
      <w:pPr>
        <w:pStyle w:val="EndNoteBibliography"/>
        <w:ind w:left="720" w:hanging="720"/>
      </w:pPr>
      <w:r w:rsidRPr="00E63861">
        <w:t xml:space="preserve">Feehan, C. J., and R. E. Scheibling. 2014. Effects of sea urchin disease on coastal marine ecosystems. Marine Biology </w:t>
      </w:r>
      <w:r w:rsidRPr="00E63861">
        <w:rPr>
          <w:b/>
        </w:rPr>
        <w:t>161</w:t>
      </w:r>
      <w:r w:rsidRPr="00E63861">
        <w:t>:1467-1485.</w:t>
      </w:r>
    </w:p>
    <w:p w14:paraId="6D87E87D" w14:textId="77777777" w:rsidR="00E63861" w:rsidRPr="00E63861" w:rsidRDefault="00E63861" w:rsidP="00E63861">
      <w:pPr>
        <w:pStyle w:val="EndNoteBibliography"/>
        <w:ind w:left="720" w:hanging="720"/>
      </w:pPr>
      <w:r w:rsidRPr="00E63861">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E63861">
        <w:rPr>
          <w:b/>
        </w:rPr>
        <w:t>16</w:t>
      </w:r>
      <w:r w:rsidRPr="00E63861">
        <w:t>.</w:t>
      </w:r>
    </w:p>
    <w:p w14:paraId="47228F6D" w14:textId="77777777" w:rsidR="00E63861" w:rsidRPr="00E63861" w:rsidRDefault="00E63861" w:rsidP="00E63861">
      <w:pPr>
        <w:pStyle w:val="EndNoteBibliography"/>
        <w:ind w:left="720" w:hanging="720"/>
      </w:pPr>
      <w:r w:rsidRPr="00E63861">
        <w:t xml:space="preserve">Gabara, S. S., B. H. Konar, and M. S. Edwards. 2021. Biodiversity loss leads to reductions in community-wide trophic complexity. Ecosphere </w:t>
      </w:r>
      <w:r w:rsidRPr="00E63861">
        <w:rPr>
          <w:b/>
        </w:rPr>
        <w:t>12</w:t>
      </w:r>
      <w:r w:rsidRPr="00E63861">
        <w:t>:e03361.</w:t>
      </w:r>
    </w:p>
    <w:p w14:paraId="55DD5196" w14:textId="77777777" w:rsidR="00E63861" w:rsidRPr="00E63861" w:rsidRDefault="00E63861" w:rsidP="00E63861">
      <w:pPr>
        <w:pStyle w:val="EndNoteBibliography"/>
        <w:ind w:left="720" w:hanging="720"/>
      </w:pPr>
      <w:r w:rsidRPr="00E63861">
        <w:t>Gallagher, J. B., V. Shelamoff, and C. Layton. 2022. Seaweed ecosystems may not mitigate CO2 emissions. ICES Journal of Marine Science.</w:t>
      </w:r>
    </w:p>
    <w:p w14:paraId="3B425ABE" w14:textId="77777777" w:rsidR="00E63861" w:rsidRPr="00E63861" w:rsidRDefault="00E63861" w:rsidP="00E63861">
      <w:pPr>
        <w:pStyle w:val="EndNoteBibliography"/>
        <w:ind w:left="720" w:hanging="720"/>
      </w:pPr>
      <w:r w:rsidRPr="00E63861">
        <w:t xml:space="preserve">Graham, M. H. 2004. Effects of Local Deforestation on the Diversity and Structure of Southern California Giant Kelp Forest Food Webs. Ecosystems </w:t>
      </w:r>
      <w:r w:rsidRPr="00E63861">
        <w:rPr>
          <w:b/>
        </w:rPr>
        <w:t>7</w:t>
      </w:r>
      <w:r w:rsidRPr="00E63861">
        <w:t>:341-357.</w:t>
      </w:r>
    </w:p>
    <w:p w14:paraId="03CC51DE" w14:textId="77777777" w:rsidR="00E63861" w:rsidRPr="00E63861" w:rsidRDefault="00E63861" w:rsidP="00E63861">
      <w:pPr>
        <w:pStyle w:val="EndNoteBibliography"/>
        <w:ind w:left="720" w:hanging="720"/>
      </w:pPr>
      <w:r w:rsidRPr="00E63861">
        <w:t xml:space="preserve">Gregr, E. J., V. Christensen, L. Nichol, R. G. Martone, R. W. Markel, J. C. Watson, C. D. G. Harley, E. A. Pakhomov, J. B. Shurin, and K. M. A. Chan. 2020. Cascading social-ecological costs and benefits triggered by a recovering keystone predator. Science </w:t>
      </w:r>
      <w:r w:rsidRPr="00E63861">
        <w:rPr>
          <w:b/>
        </w:rPr>
        <w:t>368</w:t>
      </w:r>
      <w:r w:rsidRPr="00E63861">
        <w:t>:1243-+.</w:t>
      </w:r>
    </w:p>
    <w:p w14:paraId="34E06A4B" w14:textId="77777777" w:rsidR="00E63861" w:rsidRPr="00E63861" w:rsidRDefault="00E63861" w:rsidP="00E63861">
      <w:pPr>
        <w:pStyle w:val="EndNoteBibliography"/>
        <w:ind w:left="720" w:hanging="720"/>
      </w:pPr>
      <w:r w:rsidRPr="00E63861">
        <w:t xml:space="preserve">Hamilton, S. L., T. W. Bell, J. R. Watson, K. A. Grorud-Colvert, and B. A. Menge. 2020. Remote sensing: generation of long-term kelp bed data sets for evaluation of impacts of climatic variation. Ecology </w:t>
      </w:r>
      <w:r w:rsidRPr="00E63861">
        <w:rPr>
          <w:b/>
        </w:rPr>
        <w:t>101</w:t>
      </w:r>
      <w:r w:rsidRPr="00E63861">
        <w:t>.</w:t>
      </w:r>
    </w:p>
    <w:p w14:paraId="7AB1DC94" w14:textId="77777777" w:rsidR="00E63861" w:rsidRPr="00E63861" w:rsidRDefault="00E63861" w:rsidP="00E63861">
      <w:pPr>
        <w:pStyle w:val="EndNoteBibliography"/>
        <w:ind w:left="720" w:hanging="720"/>
      </w:pPr>
      <w:r w:rsidRPr="00E63861">
        <w:t xml:space="preserve">Hamilton, S. L., V. R. Saccomanno, W. N. Heady, A. L. Gehman, S. I. Lonhart, R. Beas-Luna, F. T. Francis, L. Lee, L. Rogers-Bennett, A. K. Salomon, and S. A. Gravem. 2021. Disease-driven mass mortality event leads to widespread extirpation and variable </w:t>
      </w:r>
      <w:r w:rsidRPr="00E63861">
        <w:lastRenderedPageBreak/>
        <w:t xml:space="preserve">recovery potential of a marine predator across the eastern Pacific. Proceedings of the Royal Society B: Biological Sciences </w:t>
      </w:r>
      <w:r w:rsidRPr="00E63861">
        <w:rPr>
          <w:b/>
        </w:rPr>
        <w:t>288</w:t>
      </w:r>
      <w:r w:rsidRPr="00E63861">
        <w:t>:20211195.</w:t>
      </w:r>
    </w:p>
    <w:p w14:paraId="417210BC" w14:textId="77777777" w:rsidR="00E63861" w:rsidRPr="00E63861" w:rsidRDefault="00E63861" w:rsidP="00E63861">
      <w:pPr>
        <w:pStyle w:val="EndNoteBibliography"/>
        <w:ind w:left="720" w:hanging="720"/>
      </w:pPr>
      <w:r w:rsidRPr="00E63861">
        <w:t>Harvey, C. J., T. Garfield, G. Williams, and N. Tolimieri, editors. 2022. 2021-2022 California Current ecosystem status report: A report of the NOAA California Current Integrated Ecosystem Assessment Team (CCIEA) to the Pacific Fishery Management Council, March 13, 2022.</w:t>
      </w:r>
    </w:p>
    <w:p w14:paraId="7EB564C9" w14:textId="77777777" w:rsidR="00E63861" w:rsidRPr="00E63861" w:rsidRDefault="00E63861" w:rsidP="00E63861">
      <w:pPr>
        <w:pStyle w:val="EndNoteBibliography"/>
        <w:ind w:left="720" w:hanging="720"/>
      </w:pPr>
      <w:r w:rsidRPr="00E63861">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E63861">
        <w:rPr>
          <w:b/>
        </w:rPr>
        <w:t>5</w:t>
      </w:r>
      <w:r w:rsidRPr="00E63861">
        <w:t>.</w:t>
      </w:r>
    </w:p>
    <w:p w14:paraId="1BC8572A" w14:textId="77777777" w:rsidR="00E63861" w:rsidRPr="00E63861" w:rsidRDefault="00E63861" w:rsidP="00E63861">
      <w:pPr>
        <w:pStyle w:val="EndNoteBibliography"/>
        <w:ind w:left="720" w:hanging="720"/>
      </w:pPr>
      <w:r w:rsidRPr="00E63861">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E63861">
        <w:rPr>
          <w:b/>
        </w:rPr>
        <w:t>111</w:t>
      </w:r>
      <w:r w:rsidRPr="00E63861">
        <w:t>:17278-17283.</w:t>
      </w:r>
    </w:p>
    <w:p w14:paraId="0C225B84" w14:textId="77777777" w:rsidR="00E63861" w:rsidRPr="00E63861" w:rsidRDefault="00E63861" w:rsidP="00E63861">
      <w:pPr>
        <w:pStyle w:val="EndNoteBibliography"/>
        <w:ind w:left="720" w:hanging="720"/>
      </w:pPr>
      <w:r w:rsidRPr="00E63861">
        <w:t xml:space="preserve">Holbrook, S. J., M. H. Carr, R. J. Schmitt, and J. A. Coyer. 1990. Effect of Giant Kelp on Local Abundance of Reef Fishes: The Importance of Ontogenetic Resource Requirements. Bulletin of Marine Science </w:t>
      </w:r>
      <w:r w:rsidRPr="00E63861">
        <w:rPr>
          <w:b/>
        </w:rPr>
        <w:t>47</w:t>
      </w:r>
      <w:r w:rsidRPr="00E63861">
        <w:t>:104-114.</w:t>
      </w:r>
    </w:p>
    <w:p w14:paraId="6B2053CA" w14:textId="77777777" w:rsidR="00E63861" w:rsidRPr="00E63861" w:rsidRDefault="00E63861" w:rsidP="00E63861">
      <w:pPr>
        <w:pStyle w:val="EndNoteBibliography"/>
        <w:ind w:left="720" w:hanging="720"/>
      </w:pPr>
      <w:r w:rsidRPr="00E63861">
        <w:t xml:space="preserve">Huang, B., C. Liu, V. Banzon, E. Freeman, G. Graham, B. Hankins, T. Smith, and H.-M. Zhang. 2021. Improvements of the Daily Optimum Interpolation Sea Surface Temperature (DOISST) Version 2.1. Journal of Climate </w:t>
      </w:r>
      <w:r w:rsidRPr="00E63861">
        <w:rPr>
          <w:b/>
        </w:rPr>
        <w:t>34</w:t>
      </w:r>
      <w:r w:rsidRPr="00E63861">
        <w:t>:2923-2939.</w:t>
      </w:r>
    </w:p>
    <w:p w14:paraId="4C2C0EF7" w14:textId="77777777" w:rsidR="00E63861" w:rsidRPr="00E63861" w:rsidRDefault="00E63861" w:rsidP="00E63861">
      <w:pPr>
        <w:pStyle w:val="EndNoteBibliography"/>
        <w:ind w:left="720" w:hanging="720"/>
      </w:pPr>
      <w:r w:rsidRPr="00E63861">
        <w:t>IPCC. 2022. Climate change 2022: Impacts, adaptation and vulnerability. Summary for policy makers. Sixth assessment report., Intergovernmental panel on clmate change.</w:t>
      </w:r>
    </w:p>
    <w:p w14:paraId="57ECE41B" w14:textId="77777777" w:rsidR="00E63861" w:rsidRPr="00E63861" w:rsidRDefault="00E63861" w:rsidP="00E63861">
      <w:pPr>
        <w:pStyle w:val="EndNoteBibliography"/>
        <w:ind w:left="720" w:hanging="720"/>
      </w:pPr>
      <w:r w:rsidRPr="00E63861">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E63861">
        <w:rPr>
          <w:b/>
        </w:rPr>
        <w:t>99</w:t>
      </w:r>
      <w:r w:rsidRPr="00E63861">
        <w:t>:S27-S33.</w:t>
      </w:r>
    </w:p>
    <w:p w14:paraId="7C37FFDC" w14:textId="77777777" w:rsidR="00E63861" w:rsidRPr="00E63861" w:rsidRDefault="00E63861" w:rsidP="00E63861">
      <w:pPr>
        <w:pStyle w:val="EndNoteBibliography"/>
        <w:ind w:left="720" w:hanging="720"/>
      </w:pPr>
      <w:r w:rsidRPr="00E63861">
        <w:t xml:space="preserve">Johnson, D. W. 2006. Predation, habitat complexity, and variation in density-dependent mortality of temperate reef fishes. Ecology </w:t>
      </w:r>
      <w:r w:rsidRPr="00E63861">
        <w:rPr>
          <w:b/>
        </w:rPr>
        <w:t>87</w:t>
      </w:r>
      <w:r w:rsidRPr="00E63861">
        <w:t>:1179-1188.</w:t>
      </w:r>
    </w:p>
    <w:p w14:paraId="5F92EE84" w14:textId="77777777" w:rsidR="00E63861" w:rsidRPr="00E63861" w:rsidRDefault="00E63861" w:rsidP="00E63861">
      <w:pPr>
        <w:pStyle w:val="EndNoteBibliography"/>
        <w:ind w:left="720" w:hanging="720"/>
      </w:pPr>
      <w:r w:rsidRPr="00E63861">
        <w:t xml:space="preserve">Kriegisch, N., S. E. Reeves, E. B. Flukes, C. R. Johnson, and S. D. Ling. 2019. Drift-kelp suppresses foraging movement of overgrazing sea urchins. Oecologia </w:t>
      </w:r>
      <w:r w:rsidRPr="00E63861">
        <w:rPr>
          <w:b/>
        </w:rPr>
        <w:t>190</w:t>
      </w:r>
      <w:r w:rsidRPr="00E63861">
        <w:t>:665-677.</w:t>
      </w:r>
    </w:p>
    <w:p w14:paraId="1F779C94" w14:textId="77777777" w:rsidR="00E63861" w:rsidRPr="00E63861" w:rsidRDefault="00E63861" w:rsidP="00E63861">
      <w:pPr>
        <w:pStyle w:val="EndNoteBibliography"/>
        <w:ind w:left="720" w:hanging="720"/>
      </w:pPr>
      <w:r w:rsidRPr="00E63861">
        <w:t xml:space="preserve">Kvitek, R. G., P. Iampietro, and C. E. Bowlby. 1998. Sea Otters and Benthic Prey Communities: A Direct Test of the Sea Otter as Keystone Predator in Washington State. Marine Mammal Science </w:t>
      </w:r>
      <w:r w:rsidRPr="00E63861">
        <w:rPr>
          <w:b/>
        </w:rPr>
        <w:t>14</w:t>
      </w:r>
      <w:r w:rsidRPr="00E63861">
        <w:t>:895-902.</w:t>
      </w:r>
    </w:p>
    <w:p w14:paraId="05DBA714" w14:textId="77777777" w:rsidR="00E63861" w:rsidRPr="00E63861" w:rsidRDefault="00E63861" w:rsidP="00E63861">
      <w:pPr>
        <w:pStyle w:val="EndNoteBibliography"/>
        <w:ind w:left="720" w:hanging="720"/>
      </w:pPr>
      <w:r w:rsidRPr="00E63861">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6F93B094" w14:textId="77777777" w:rsidR="00E63861" w:rsidRPr="00E63861" w:rsidRDefault="00E63861" w:rsidP="00E63861">
      <w:pPr>
        <w:pStyle w:val="EndNoteBibliography"/>
        <w:ind w:left="720" w:hanging="720"/>
      </w:pPr>
      <w:r w:rsidRPr="00E63861">
        <w:t xml:space="preserve">Kvitek, R. G., D. Shull, D. Canestro, E. C. Bowlby, and B. L. Troutman. 1989. Sea Otters and Benthic Prey Communities in Washington State. Marine Mammal Science </w:t>
      </w:r>
      <w:r w:rsidRPr="00E63861">
        <w:rPr>
          <w:b/>
        </w:rPr>
        <w:t>5</w:t>
      </w:r>
      <w:r w:rsidRPr="00E63861">
        <w:t>:266-280.</w:t>
      </w:r>
    </w:p>
    <w:p w14:paraId="1F95D292" w14:textId="77777777" w:rsidR="00E63861" w:rsidRPr="00E63861" w:rsidRDefault="00E63861" w:rsidP="00E63861">
      <w:pPr>
        <w:pStyle w:val="EndNoteBibliography"/>
        <w:ind w:left="720" w:hanging="720"/>
      </w:pPr>
      <w:r w:rsidRPr="00E63861">
        <w:t xml:space="preserve">Lamy, T., C. Koenigs, S. J. Holbrook, R. J. Miller, A. C. Stier, and D. C. Reed. 2020. Foundation species promote community stability by increasing diversity in a giant kelp forest. Ecology </w:t>
      </w:r>
      <w:r w:rsidRPr="00E63861">
        <w:rPr>
          <w:b/>
        </w:rPr>
        <w:t>101</w:t>
      </w:r>
      <w:r w:rsidRPr="00E63861">
        <w:t>:e02987.</w:t>
      </w:r>
    </w:p>
    <w:p w14:paraId="2E553551" w14:textId="77777777" w:rsidR="00E63861" w:rsidRPr="00E63861" w:rsidRDefault="00E63861" w:rsidP="00E63861">
      <w:pPr>
        <w:pStyle w:val="EndNoteBibliography"/>
        <w:ind w:left="720" w:hanging="720"/>
      </w:pPr>
      <w:r w:rsidRPr="00E63861">
        <w:lastRenderedPageBreak/>
        <w:t xml:space="preserve">Lonhart, S. I., R. Jeppesen, R. Beas-Luna, J. A. Crooks, and J. Lorda. 2019. Shifts in the distribution and abundance of coastal marine species along the eastern Pacific Ocean during marine heatwaves from 2013 to 2018. Marine Biodiversity Records </w:t>
      </w:r>
      <w:r w:rsidRPr="00E63861">
        <w:rPr>
          <w:b/>
        </w:rPr>
        <w:t>12</w:t>
      </w:r>
      <w:r w:rsidRPr="00E63861">
        <w:t>:13.</w:t>
      </w:r>
    </w:p>
    <w:p w14:paraId="10F03935" w14:textId="77777777" w:rsidR="00E63861" w:rsidRPr="00E63861" w:rsidRDefault="00E63861" w:rsidP="00E63861">
      <w:pPr>
        <w:pStyle w:val="EndNoteBibliography"/>
        <w:ind w:left="720" w:hanging="720"/>
      </w:pPr>
      <w:r w:rsidRPr="00E63861">
        <w:t>Love, M. S., M. Yoklavich, and L. Thorsteinson. 2002. The rockfishes of the Northeast Pacific. University of California Press, Berkley and Los Angeles.</w:t>
      </w:r>
    </w:p>
    <w:p w14:paraId="598C453A" w14:textId="77777777" w:rsidR="00E63861" w:rsidRPr="00E63861" w:rsidRDefault="00E63861" w:rsidP="00E63861">
      <w:pPr>
        <w:pStyle w:val="EndNoteBibliography"/>
        <w:ind w:left="720" w:hanging="720"/>
      </w:pPr>
      <w:r w:rsidRPr="00E63861">
        <w:t xml:space="preserve">Malone, D. P., K. Davis, S. I. Lonhart, A. Parsons-Field, J. E. Caselle, and M. H. Carr. 2022. Large scale, multi-decade monitoring data from kelp forest ecosystems in California and Oregon (USA). Ecology </w:t>
      </w:r>
      <w:r w:rsidRPr="00E63861">
        <w:rPr>
          <w:b/>
        </w:rPr>
        <w:t>n/a</w:t>
      </w:r>
      <w:r w:rsidRPr="00E63861">
        <w:t>:e3630.</w:t>
      </w:r>
    </w:p>
    <w:p w14:paraId="07B9B284" w14:textId="77777777" w:rsidR="00E63861" w:rsidRPr="00E63861" w:rsidRDefault="00E63861" w:rsidP="00E63861">
      <w:pPr>
        <w:pStyle w:val="EndNoteBibliography"/>
        <w:ind w:left="720" w:hanging="720"/>
      </w:pPr>
      <w:r w:rsidRPr="00E63861">
        <w:t xml:space="preserve">Markel, R. W., and J. B. Shurin. 2020. Contrasting effects of coastal upwelling on growth and recruitment of nearshore Pacific rockfishes (genus Sebastes). Canadian Journal of Fisheries and Aquatic Sciences </w:t>
      </w:r>
      <w:r w:rsidRPr="00E63861">
        <w:rPr>
          <w:b/>
        </w:rPr>
        <w:t>77</w:t>
      </w:r>
      <w:r w:rsidRPr="00E63861">
        <w:t>:950-962.</w:t>
      </w:r>
    </w:p>
    <w:p w14:paraId="3D8E3F37" w14:textId="77777777" w:rsidR="00E63861" w:rsidRPr="00E63861" w:rsidRDefault="00E63861" w:rsidP="00E63861">
      <w:pPr>
        <w:pStyle w:val="EndNoteBibliography"/>
        <w:ind w:left="720" w:hanging="720"/>
      </w:pPr>
      <w:r w:rsidRPr="00E63861">
        <w:t xml:space="preserve">Maunder, M. N., and A. E. Punt. 2004. Standardizing catch and effort data: a review of recent approaches. Fisheries Research </w:t>
      </w:r>
      <w:r w:rsidRPr="00E63861">
        <w:rPr>
          <w:b/>
        </w:rPr>
        <w:t>70</w:t>
      </w:r>
      <w:r w:rsidRPr="00E63861">
        <w:t>:141-159.</w:t>
      </w:r>
    </w:p>
    <w:p w14:paraId="7526B450" w14:textId="77777777" w:rsidR="00E63861" w:rsidRPr="00E63861" w:rsidRDefault="00E63861" w:rsidP="00E63861">
      <w:pPr>
        <w:pStyle w:val="EndNoteBibliography"/>
        <w:ind w:left="720" w:hanging="720"/>
      </w:pPr>
      <w:r w:rsidRPr="00E63861">
        <w:t xml:space="preserve">McNaughton, S. J. 1977. Diversity and Stability of Ecological Communities: A Comment on the Role of Empiricism in Ecology. The American Naturalist </w:t>
      </w:r>
      <w:r w:rsidRPr="00E63861">
        <w:rPr>
          <w:b/>
        </w:rPr>
        <w:t>111</w:t>
      </w:r>
      <w:r w:rsidRPr="00E63861">
        <w:t>:515-525.</w:t>
      </w:r>
    </w:p>
    <w:p w14:paraId="3782FCCB" w14:textId="77777777" w:rsidR="00E63861" w:rsidRPr="00E63861" w:rsidRDefault="00E63861" w:rsidP="00E63861">
      <w:pPr>
        <w:pStyle w:val="EndNoteBibliography"/>
        <w:ind w:left="720" w:hanging="720"/>
      </w:pPr>
      <w:r w:rsidRPr="00E63861">
        <w:t xml:space="preserve">McPherson, M. L., D. J. I. Finger, H. F. Houskeeper, T. W. Bell, M. H. Carr, L. Rogers-Bennett, and R. M. Kudela. 2021. Large-scale shift in the structure of a kelp forest ecosystem co-occurs with an epizootic and marine heatwave. Communications Biology </w:t>
      </w:r>
      <w:r w:rsidRPr="00E63861">
        <w:rPr>
          <w:b/>
        </w:rPr>
        <w:t>4</w:t>
      </w:r>
      <w:r w:rsidRPr="00E63861">
        <w:t>:298.</w:t>
      </w:r>
    </w:p>
    <w:p w14:paraId="0A87F0E7" w14:textId="77777777" w:rsidR="00E63861" w:rsidRPr="00E63861" w:rsidRDefault="00E63861" w:rsidP="00E63861">
      <w:pPr>
        <w:pStyle w:val="EndNoteBibliography"/>
        <w:ind w:left="720" w:hanging="720"/>
      </w:pPr>
      <w:r w:rsidRPr="00E63861">
        <w:t xml:space="preserve">Moitoza, D. J., and D. W. Phillips. 1979. Prey defense, predator preference, and nonrandom diet: The interactions between Pycnopodia helianthoides and two species of sea urchins. Marine Biology </w:t>
      </w:r>
      <w:r w:rsidRPr="00E63861">
        <w:rPr>
          <w:b/>
        </w:rPr>
        <w:t>53</w:t>
      </w:r>
      <w:r w:rsidRPr="00E63861">
        <w:t>:299-304.</w:t>
      </w:r>
    </w:p>
    <w:p w14:paraId="11F90D64" w14:textId="77777777" w:rsidR="00E63861" w:rsidRPr="00E63861" w:rsidRDefault="00E63861" w:rsidP="00E63861">
      <w:pPr>
        <w:pStyle w:val="EndNoteBibliography"/>
        <w:ind w:left="720" w:hanging="720"/>
      </w:pPr>
      <w:r w:rsidRPr="00E63861">
        <w:t xml:space="preserve">Montecino-Latorre, D., M. E. Eisenlord, M. Turner, R. Yoshioka, C. D. Harvell, C. V. Pattengill-Semmens, J. D. Nichols, and J. K. Gaydos. 2016. Devastating Transboundary Impacts of Sea Star Wasting Disease on Subtidal Asteroids. PLoS One </w:t>
      </w:r>
      <w:r w:rsidRPr="00E63861">
        <w:rPr>
          <w:b/>
        </w:rPr>
        <w:t>11</w:t>
      </w:r>
      <w:r w:rsidRPr="00E63861">
        <w:t>:e0163190.</w:t>
      </w:r>
    </w:p>
    <w:p w14:paraId="3EDCB28F" w14:textId="77777777" w:rsidR="00E63861" w:rsidRPr="00E63861" w:rsidRDefault="00E63861" w:rsidP="00E63861">
      <w:pPr>
        <w:pStyle w:val="EndNoteBibliography"/>
        <w:ind w:left="720" w:hanging="720"/>
      </w:pPr>
      <w:r w:rsidRPr="00E63861">
        <w:t xml:space="preserve">Morgan, C. A., B. R. Beckman, L. A. Weitkamp, and K. L. Fresh. 2019. Recent Ecosystem Disturbance in the Northern California Current. Fisheries </w:t>
      </w:r>
      <w:r w:rsidRPr="00E63861">
        <w:rPr>
          <w:b/>
        </w:rPr>
        <w:t>44</w:t>
      </w:r>
      <w:r w:rsidRPr="00E63861">
        <w:t>:465-474.</w:t>
      </w:r>
    </w:p>
    <w:p w14:paraId="266E73DA" w14:textId="77777777" w:rsidR="00E63861" w:rsidRPr="00E63861" w:rsidRDefault="00E63861" w:rsidP="00E63861">
      <w:pPr>
        <w:pStyle w:val="EndNoteBibliography"/>
        <w:ind w:left="720" w:hanging="720"/>
      </w:pPr>
      <w:r w:rsidRPr="00E63861">
        <w:t xml:space="preserve">Muth, A. F., M. H. Graham, C. E. Lane, and C. D. G. Harley. 2019. Recruitment tolerance to increased temperature present across multiple kelp clades. Ecology </w:t>
      </w:r>
      <w:r w:rsidRPr="00E63861">
        <w:rPr>
          <w:b/>
        </w:rPr>
        <w:t>100</w:t>
      </w:r>
      <w:r w:rsidRPr="00E63861">
        <w:t>.</w:t>
      </w:r>
    </w:p>
    <w:p w14:paraId="75E06AD7" w14:textId="77777777" w:rsidR="00E63861" w:rsidRPr="00E63861" w:rsidRDefault="00E63861" w:rsidP="00E63861">
      <w:pPr>
        <w:pStyle w:val="EndNoteBibliography"/>
        <w:ind w:left="720" w:hanging="720"/>
      </w:pPr>
      <w:r w:rsidRPr="00E63861">
        <w:t>NMFS. 2014. Endangered and Threatened Species: Designation of Critical Habitat for thePuget Sound/Georgia Basin Distinct Population Segments of Yelloweye Rockfish, Canary Rockfish and Bocaccio. National Marine Fisheries Service ,Federal Register 79 FR 68041.</w:t>
      </w:r>
    </w:p>
    <w:p w14:paraId="03E0DF8F" w14:textId="77777777" w:rsidR="00E63861" w:rsidRPr="00E63861" w:rsidRDefault="00E63861" w:rsidP="00E63861">
      <w:pPr>
        <w:pStyle w:val="EndNoteBibliography"/>
        <w:ind w:left="720" w:hanging="720"/>
      </w:pPr>
      <w:r w:rsidRPr="00E63861">
        <w:t xml:space="preserve">Okamoto, D. K., S. C. Schroeter, and D. C. Reed. 2020. Effects of ocean climate on spatiotemporal variation in sea urchin settlement and recruitment. Limnology and Oceanography </w:t>
      </w:r>
      <w:r w:rsidRPr="00E63861">
        <w:rPr>
          <w:b/>
        </w:rPr>
        <w:t>65</w:t>
      </w:r>
      <w:r w:rsidRPr="00E63861">
        <w:t>:2076-2091.</w:t>
      </w:r>
    </w:p>
    <w:p w14:paraId="79982FE3" w14:textId="77777777" w:rsidR="00E63861" w:rsidRPr="00E63861" w:rsidRDefault="00E63861" w:rsidP="00E63861">
      <w:pPr>
        <w:pStyle w:val="EndNoteBibliography"/>
        <w:ind w:left="720" w:hanging="720"/>
      </w:pPr>
      <w:r w:rsidRPr="00E63861">
        <w:t xml:space="preserve">Pearcy, W. G., D. L. Stein, M. A. Hixon, E. K. Pikitch, W. H. Barss, and R. M. Starr. 1989. Submersible observations of deep-reef fishes of Heceta Bank Oregon USA. Fishery Bulletin </w:t>
      </w:r>
      <w:r w:rsidRPr="00E63861">
        <w:rPr>
          <w:b/>
        </w:rPr>
        <w:t>87</w:t>
      </w:r>
      <w:r w:rsidRPr="00E63861">
        <w:t>:955-966.</w:t>
      </w:r>
    </w:p>
    <w:p w14:paraId="3303CF08" w14:textId="77777777" w:rsidR="00E63861" w:rsidRPr="00E63861" w:rsidRDefault="00E63861" w:rsidP="00E63861">
      <w:pPr>
        <w:pStyle w:val="EndNoteBibliography"/>
        <w:ind w:left="720" w:hanging="720"/>
      </w:pPr>
      <w:r w:rsidRPr="00E63861">
        <w:t xml:space="preserve">Pearse, J. S. 2006a. Ecological role of purple sea urchins. Science </w:t>
      </w:r>
      <w:r w:rsidRPr="00E63861">
        <w:rPr>
          <w:b/>
        </w:rPr>
        <w:t>314</w:t>
      </w:r>
      <w:r w:rsidRPr="00E63861">
        <w:t>:940-941.</w:t>
      </w:r>
    </w:p>
    <w:p w14:paraId="4FA384AF" w14:textId="77777777" w:rsidR="00E63861" w:rsidRPr="00E63861" w:rsidRDefault="00E63861" w:rsidP="00E63861">
      <w:pPr>
        <w:pStyle w:val="EndNoteBibliography"/>
        <w:ind w:left="720" w:hanging="720"/>
      </w:pPr>
      <w:r w:rsidRPr="00E63861">
        <w:t xml:space="preserve">Pearse, J. S. 2006b. Perspective - Ecological role of purple sea urchins. Science </w:t>
      </w:r>
      <w:r w:rsidRPr="00E63861">
        <w:rPr>
          <w:b/>
        </w:rPr>
        <w:t>314</w:t>
      </w:r>
      <w:r w:rsidRPr="00E63861">
        <w:t>:940-941.</w:t>
      </w:r>
    </w:p>
    <w:p w14:paraId="399BDFE4" w14:textId="77777777" w:rsidR="00E63861" w:rsidRPr="00E63861" w:rsidRDefault="00E63861" w:rsidP="00E63861">
      <w:pPr>
        <w:pStyle w:val="EndNoteBibliography"/>
        <w:ind w:left="720" w:hanging="720"/>
      </w:pPr>
      <w:r w:rsidRPr="00E63861">
        <w:t xml:space="preserve">Pearse, J. S., and A. H. Hines. 1987. Long-Term Population-Dynamics of Sea-Urchins in a Central California Kelp Forest - Rare Recruitment and Rapid Decline. Marine Ecology Progress Series </w:t>
      </w:r>
      <w:r w:rsidRPr="00E63861">
        <w:rPr>
          <w:b/>
        </w:rPr>
        <w:t>39</w:t>
      </w:r>
      <w:r w:rsidRPr="00E63861">
        <w:t>:275-283.</w:t>
      </w:r>
    </w:p>
    <w:p w14:paraId="65FFD648" w14:textId="77777777" w:rsidR="00E63861" w:rsidRPr="00E63861" w:rsidRDefault="00E63861" w:rsidP="00E63861">
      <w:pPr>
        <w:pStyle w:val="EndNoteBibliography"/>
        <w:ind w:left="720" w:hanging="720"/>
      </w:pPr>
      <w:r w:rsidRPr="00E63861">
        <w:t xml:space="preserve">Pfister, C. A., H. D. Berry, T. Mumford, and A. Randall Hughes. 2018. The dynamics of Kelp Forests in the Northeast Pacific Ocean and the relationship with environmental drivers. Journal of Ecology </w:t>
      </w:r>
      <w:r w:rsidRPr="00E63861">
        <w:rPr>
          <w:b/>
        </w:rPr>
        <w:t>106</w:t>
      </w:r>
      <w:r w:rsidRPr="00E63861">
        <w:t>:1520-1533.</w:t>
      </w:r>
    </w:p>
    <w:p w14:paraId="1E594927" w14:textId="77777777" w:rsidR="00E63861" w:rsidRPr="00E63861" w:rsidRDefault="00E63861" w:rsidP="00E63861">
      <w:pPr>
        <w:pStyle w:val="EndNoteBibliography"/>
        <w:ind w:left="720" w:hanging="720"/>
      </w:pPr>
      <w:r w:rsidRPr="00E63861">
        <w:lastRenderedPageBreak/>
        <w:t>PFMC. 2020. Pacific coast groundifhs fishery management plan: for the California, Oregon, and Washington groundfish fishery. Pacific Fishery Management Council, 7700 NE Ambnassador Place, Suite 101, Portland, OR, 97220.</w:t>
      </w:r>
    </w:p>
    <w:p w14:paraId="6801D5EC" w14:textId="77777777" w:rsidR="00E63861" w:rsidRPr="00E63861" w:rsidRDefault="00E63861" w:rsidP="00E63861">
      <w:pPr>
        <w:pStyle w:val="EndNoteBibliography"/>
        <w:ind w:left="720" w:hanging="720"/>
      </w:pPr>
      <w:r w:rsidRPr="00E63861">
        <w:t xml:space="preserve">Pinsky, M. L., G. Guannel, and K. K. Arkema. 2013. Quantifying wave attenuation to inform coastal habitat conservation. Ecosphere </w:t>
      </w:r>
      <w:r w:rsidRPr="00E63861">
        <w:rPr>
          <w:b/>
        </w:rPr>
        <w:t>4</w:t>
      </w:r>
      <w:r w:rsidRPr="00E63861">
        <w:t>:art95.</w:t>
      </w:r>
    </w:p>
    <w:p w14:paraId="5BB14CA4" w14:textId="77777777" w:rsidR="00E63861" w:rsidRPr="00E63861" w:rsidRDefault="00E63861" w:rsidP="00E63861">
      <w:pPr>
        <w:pStyle w:val="EndNoteBibliography"/>
        <w:ind w:left="720" w:hanging="720"/>
      </w:pPr>
      <w:r w:rsidRPr="00E63861">
        <w:t xml:space="preserve">Potts, J. M., and J. Elith. 2006. Comparing species abundance models. Ecological Modelling </w:t>
      </w:r>
      <w:r w:rsidRPr="00E63861">
        <w:rPr>
          <w:b/>
        </w:rPr>
        <w:t>199</w:t>
      </w:r>
      <w:r w:rsidRPr="00E63861">
        <w:t>:153-163.</w:t>
      </w:r>
    </w:p>
    <w:p w14:paraId="1D3CBF28" w14:textId="58BA8482" w:rsidR="00E63861" w:rsidRPr="00E63861" w:rsidRDefault="00E63861" w:rsidP="00E63861">
      <w:pPr>
        <w:pStyle w:val="EndNoteBibliography"/>
        <w:ind w:left="720" w:hanging="720"/>
      </w:pPr>
      <w:r w:rsidRPr="00E63861">
        <w:t xml:space="preserve">R Core Team. 2021. R: A language and environment for statistical computing. R Foundation for Statistical Computing, Vienna, Austria. URL </w:t>
      </w:r>
      <w:hyperlink r:id="rId8" w:history="1">
        <w:r w:rsidRPr="00E63861">
          <w:rPr>
            <w:rStyle w:val="Hyperlink"/>
          </w:rPr>
          <w:t>https://www.R-project.org/</w:t>
        </w:r>
      </w:hyperlink>
      <w:r w:rsidRPr="00E63861">
        <w:t>.</w:t>
      </w:r>
    </w:p>
    <w:p w14:paraId="169E922A" w14:textId="77777777" w:rsidR="00E63861" w:rsidRPr="00E63861" w:rsidRDefault="00E63861" w:rsidP="00E63861">
      <w:pPr>
        <w:pStyle w:val="EndNoteBibliography"/>
        <w:ind w:left="720" w:hanging="720"/>
      </w:pPr>
      <w:r w:rsidRPr="00E63861">
        <w:t xml:space="preserve">Randell, Z., M. Kenner, J. Tomoleoni, J. Yee, and M. Novak. 2022. Kelp-forest dynamics controlled by substrate complexity. Proceedings of the National Academy of Sciences </w:t>
      </w:r>
      <w:r w:rsidRPr="00E63861">
        <w:rPr>
          <w:b/>
        </w:rPr>
        <w:t>119</w:t>
      </w:r>
      <w:r w:rsidRPr="00E63861">
        <w:t>:e2103483119.</w:t>
      </w:r>
    </w:p>
    <w:p w14:paraId="0915FEF5" w14:textId="77777777" w:rsidR="00E63861" w:rsidRPr="00E63861" w:rsidRDefault="00E63861" w:rsidP="00E63861">
      <w:pPr>
        <w:pStyle w:val="EndNoteBibliography"/>
        <w:ind w:left="720" w:hanging="720"/>
      </w:pPr>
      <w:r w:rsidRPr="00E63861">
        <w:t xml:space="preserve">Reed, D., L. Washburn, A. Rassweiler, R. Miller, T. Bell, and S. Harrer. 2016. Extreme warming challenges sentinel status of kelp forests as indicators of climate change. Nature Communications </w:t>
      </w:r>
      <w:r w:rsidRPr="00E63861">
        <w:rPr>
          <w:b/>
        </w:rPr>
        <w:t>7</w:t>
      </w:r>
      <w:r w:rsidRPr="00E63861">
        <w:t>.</w:t>
      </w:r>
    </w:p>
    <w:p w14:paraId="1C7FC3BF" w14:textId="77777777" w:rsidR="00E63861" w:rsidRPr="00E63861" w:rsidRDefault="00E63861" w:rsidP="00E63861">
      <w:pPr>
        <w:pStyle w:val="EndNoteBibliography"/>
        <w:ind w:left="720" w:hanging="720"/>
      </w:pPr>
      <w:r w:rsidRPr="00E63861">
        <w:t xml:space="preserve">Reynolds, R. W., T. M. Smith, C. Liu, D. B. Chelton, K. S. Casey, and M. G. Schlax. 2007. Daily High-Resolution-Blended Analyses for Sea Surface Temperature. Journal of Climate </w:t>
      </w:r>
      <w:r w:rsidRPr="00E63861">
        <w:rPr>
          <w:b/>
        </w:rPr>
        <w:t>20</w:t>
      </w:r>
      <w:r w:rsidRPr="00E63861">
        <w:t>:5473-5496.</w:t>
      </w:r>
    </w:p>
    <w:p w14:paraId="4AE05DC0" w14:textId="77777777" w:rsidR="00E63861" w:rsidRPr="00E63861" w:rsidRDefault="00E63861" w:rsidP="00E63861">
      <w:pPr>
        <w:pStyle w:val="EndNoteBibliography"/>
        <w:ind w:left="720" w:hanging="720"/>
      </w:pPr>
      <w:r w:rsidRPr="00E63861">
        <w:t xml:space="preserve">Rogers-Bennett, L., and C. A. Catton. 2019. Marine heat wave and multiple stressors tip bull kelp forest to sea urchin barrens. Sci Rep </w:t>
      </w:r>
      <w:r w:rsidRPr="00E63861">
        <w:rPr>
          <w:b/>
        </w:rPr>
        <w:t>9</w:t>
      </w:r>
      <w:r w:rsidRPr="00E63861">
        <w:t>:15050.</w:t>
      </w:r>
    </w:p>
    <w:p w14:paraId="48D705D0" w14:textId="77777777" w:rsidR="00E63861" w:rsidRPr="00E63861" w:rsidRDefault="00E63861" w:rsidP="00E63861">
      <w:pPr>
        <w:pStyle w:val="EndNoteBibliography"/>
        <w:ind w:left="720" w:hanging="720"/>
      </w:pPr>
      <w:r w:rsidRPr="00E63861">
        <w:t xml:space="preserve">Sanford, E., J. L. Sones, M. García-Reyes, J. H. R. Goddard, and J. L. Largier. 2019. Widespread shifts in the coastal biota of northern California during the 2014–2016 marine heatwaves. Scientific Reports </w:t>
      </w:r>
      <w:r w:rsidRPr="00E63861">
        <w:rPr>
          <w:b/>
        </w:rPr>
        <w:t>9</w:t>
      </w:r>
      <w:r w:rsidRPr="00E63861">
        <w:t>:4216.</w:t>
      </w:r>
    </w:p>
    <w:p w14:paraId="3B30D078" w14:textId="77777777" w:rsidR="00E63861" w:rsidRPr="00E63861" w:rsidRDefault="00E63861" w:rsidP="00E63861">
      <w:pPr>
        <w:pStyle w:val="EndNoteBibliography"/>
        <w:ind w:left="720" w:hanging="720"/>
      </w:pPr>
      <w:r w:rsidRPr="00E63861">
        <w:t xml:space="preserve">Scannell, H. A., G. C. Johnson, L. Thompson, J. M. Lyman, and S. C. Riser. 2020. Subsurface Evolution and Persistence of Marine Heatwaves in the Northeast Pacific. Geophysical Research Letters </w:t>
      </w:r>
      <w:r w:rsidRPr="00E63861">
        <w:rPr>
          <w:b/>
        </w:rPr>
        <w:t>47</w:t>
      </w:r>
      <w:r w:rsidRPr="00E63861">
        <w:t>:e2020GL090548.</w:t>
      </w:r>
    </w:p>
    <w:p w14:paraId="399BDE79" w14:textId="77777777" w:rsidR="00E63861" w:rsidRPr="00E63861" w:rsidRDefault="00E63861" w:rsidP="00E63861">
      <w:pPr>
        <w:pStyle w:val="EndNoteBibliography"/>
        <w:ind w:left="720" w:hanging="720"/>
      </w:pPr>
      <w:r w:rsidRPr="00E63861">
        <w:t>Schiel, D. R., and M. S. Foster. 2015. The Biology and Ecology of Giant Kelp Forests. University of California Press, Berkeley, CA.</w:t>
      </w:r>
    </w:p>
    <w:p w14:paraId="64EB0BA0" w14:textId="77777777" w:rsidR="00E63861" w:rsidRPr="00E63861" w:rsidRDefault="00E63861" w:rsidP="00E63861">
      <w:pPr>
        <w:pStyle w:val="EndNoteBibliography"/>
        <w:ind w:left="720" w:hanging="720"/>
      </w:pPr>
      <w:r w:rsidRPr="00E63861">
        <w:t xml:space="preserve">Schindler, D. E., J. B. Armstrong, and T. E. Reed. 2015. The portfolio concept in ecology and evolution. Frontiers in Ecology and the Environment </w:t>
      </w:r>
      <w:r w:rsidRPr="00E63861">
        <w:rPr>
          <w:b/>
        </w:rPr>
        <w:t>15</w:t>
      </w:r>
      <w:r w:rsidRPr="00E63861">
        <w:t>:257-263.</w:t>
      </w:r>
    </w:p>
    <w:p w14:paraId="6A2A0165" w14:textId="77777777" w:rsidR="00E63861" w:rsidRPr="00E63861" w:rsidRDefault="00E63861" w:rsidP="00E63861">
      <w:pPr>
        <w:pStyle w:val="EndNoteBibliography"/>
        <w:ind w:left="720" w:hanging="720"/>
      </w:pPr>
      <w:r w:rsidRPr="00E63861">
        <w:t xml:space="preserve">Schmitt, R. J., and S. J. Holbrook. 1990. Contrasting effects of giant kelp on dynamics of surfperch populations. Oecologia </w:t>
      </w:r>
      <w:r w:rsidRPr="00E63861">
        <w:rPr>
          <w:b/>
        </w:rPr>
        <w:t>84</w:t>
      </w:r>
      <w:r w:rsidRPr="00E63861">
        <w:t>:419-429.</w:t>
      </w:r>
    </w:p>
    <w:p w14:paraId="7A9049F7" w14:textId="77777777" w:rsidR="00E63861" w:rsidRPr="00E63861" w:rsidRDefault="00E63861" w:rsidP="00E63861">
      <w:pPr>
        <w:pStyle w:val="EndNoteBibliography"/>
        <w:ind w:left="720" w:hanging="720"/>
      </w:pPr>
      <w:r w:rsidRPr="00E63861">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E63861">
        <w:rPr>
          <w:b/>
        </w:rPr>
        <w:t>76</w:t>
      </w:r>
      <w:r w:rsidRPr="00E63861">
        <w:t>:950-960.</w:t>
      </w:r>
    </w:p>
    <w:p w14:paraId="4F6AFABB" w14:textId="77777777" w:rsidR="00E63861" w:rsidRPr="00E63861" w:rsidRDefault="00E63861" w:rsidP="00E63861">
      <w:pPr>
        <w:pStyle w:val="EndNoteBibliography"/>
        <w:ind w:left="720" w:hanging="720"/>
      </w:pPr>
      <w:r w:rsidRPr="00E63861">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E63861">
        <w:rPr>
          <w:b/>
        </w:rPr>
        <w:t>188</w:t>
      </w:r>
      <w:r w:rsidRPr="00E63861">
        <w:t>:1105-1119.</w:t>
      </w:r>
    </w:p>
    <w:p w14:paraId="1429BF07" w14:textId="77777777" w:rsidR="00E63861" w:rsidRPr="00E63861" w:rsidRDefault="00E63861" w:rsidP="00E63861">
      <w:pPr>
        <w:pStyle w:val="EndNoteBibliography"/>
        <w:ind w:left="720" w:hanging="720"/>
      </w:pPr>
      <w:r w:rsidRPr="00E63861">
        <w:t>Smith, E. A. E., and M. D. Fox. 2021. Characterizing energy flow in kelp forest food webs: a geochemical review and call for additional research. Ecography.</w:t>
      </w:r>
    </w:p>
    <w:p w14:paraId="720ACE32" w14:textId="77777777" w:rsidR="00E63861" w:rsidRPr="00E63861" w:rsidRDefault="00E63861" w:rsidP="00E63861">
      <w:pPr>
        <w:pStyle w:val="EndNoteBibliography"/>
        <w:ind w:left="720" w:hanging="720"/>
      </w:pPr>
      <w:r w:rsidRPr="00E63861">
        <w:t xml:space="preserve">Smith, J. G., J. Tomoleoni, M. Staedler, S. Lyon, J. Fujii, and M. T. Tinker. 2021. Behavioral responses across a mosaic of ecosystem states restructure a sea otter-urchin trophic cascade. Proc Natl Acad Sci U S A </w:t>
      </w:r>
      <w:r w:rsidRPr="00E63861">
        <w:rPr>
          <w:b/>
        </w:rPr>
        <w:t>118</w:t>
      </w:r>
      <w:r w:rsidRPr="00E63861">
        <w:t>.</w:t>
      </w:r>
    </w:p>
    <w:p w14:paraId="323732E1" w14:textId="77777777" w:rsidR="00E63861" w:rsidRPr="00E63861" w:rsidRDefault="00E63861" w:rsidP="00E63861">
      <w:pPr>
        <w:pStyle w:val="EndNoteBibliography"/>
        <w:ind w:left="720" w:hanging="720"/>
      </w:pPr>
      <w:r w:rsidRPr="00E63861">
        <w:lastRenderedPageBreak/>
        <w:t xml:space="preserve">Stein, D. L., B. N. Tissot, M. A. Hixon, and W. Barss. 1992. Fish-habitat associations on a deep reef at the edge of the Oregon continental-shelf. Fishery Bulletin </w:t>
      </w:r>
      <w:r w:rsidRPr="00E63861">
        <w:rPr>
          <w:b/>
        </w:rPr>
        <w:t>90</w:t>
      </w:r>
      <w:r w:rsidRPr="00E63861">
        <w:t>:540-551.</w:t>
      </w:r>
    </w:p>
    <w:p w14:paraId="6A4EE3B7" w14:textId="77777777" w:rsidR="00E63861" w:rsidRPr="00E63861" w:rsidRDefault="00E63861" w:rsidP="00E63861">
      <w:pPr>
        <w:pStyle w:val="EndNoteBibliography"/>
        <w:ind w:left="720" w:hanging="720"/>
      </w:pPr>
      <w:r w:rsidRPr="00E63861">
        <w:t xml:space="preserve">Straub, S. C., T. Wernberg, M. S. Thomsen, P. J. Moore, M. T. Burrows, B. P. Harvey, and D. A. Smale. 2019. Resistance, Extinction, and Everything in Between – The Diverse Responses of Seaweeds to Marine Heatwaves. Frontiers in Marine Science </w:t>
      </w:r>
      <w:r w:rsidRPr="00E63861">
        <w:rPr>
          <w:b/>
        </w:rPr>
        <w:t>6</w:t>
      </w:r>
      <w:r w:rsidRPr="00E63861">
        <w:t>.</w:t>
      </w:r>
    </w:p>
    <w:p w14:paraId="3CFF616D" w14:textId="77777777" w:rsidR="00E63861" w:rsidRPr="00E63861" w:rsidRDefault="00E63861" w:rsidP="00E63861">
      <w:pPr>
        <w:pStyle w:val="EndNoteBibliography"/>
        <w:ind w:left="720" w:hanging="720"/>
      </w:pPr>
      <w:r w:rsidRPr="00E63861">
        <w:t xml:space="preserve">Thorson, J. T., M. D. Scheuerell, J. D. Olden, and D. E. Schindler. 2018. Spatial heterogeneity contributes more to portfolio effects than species variability in bottom-associated marine fishes. Proceedings of the Royal Society B: Biological Sciences </w:t>
      </w:r>
      <w:r w:rsidRPr="00E63861">
        <w:rPr>
          <w:b/>
        </w:rPr>
        <w:t>285</w:t>
      </w:r>
      <w:r w:rsidRPr="00E63861">
        <w:t>:20180915.</w:t>
      </w:r>
    </w:p>
    <w:p w14:paraId="5CCF2589" w14:textId="77777777" w:rsidR="00E63861" w:rsidRPr="00E63861" w:rsidRDefault="00E63861" w:rsidP="00E63861">
      <w:pPr>
        <w:pStyle w:val="EndNoteBibliography"/>
        <w:ind w:left="720" w:hanging="720"/>
      </w:pPr>
      <w:r w:rsidRPr="00E63861">
        <w:t xml:space="preserve">Uthicke, S., B. Schaffelke, and M. Byrne. 2009. A boom–bust phylum? Ecological and evolutionary consequences of density variations in echinoderms. Ecological Monographs </w:t>
      </w:r>
      <w:r w:rsidRPr="00E63861">
        <w:rPr>
          <w:b/>
        </w:rPr>
        <w:t>79</w:t>
      </w:r>
      <w:r w:rsidRPr="00E63861">
        <w:t>:3-24.</w:t>
      </w:r>
    </w:p>
    <w:p w14:paraId="74D827FB" w14:textId="77777777" w:rsidR="00E63861" w:rsidRPr="00E63861" w:rsidRDefault="00E63861" w:rsidP="00E63861">
      <w:pPr>
        <w:pStyle w:val="EndNoteBibliography"/>
        <w:ind w:left="720" w:hanging="720"/>
      </w:pPr>
      <w:r w:rsidRPr="00E63861">
        <w:t>Van Wagenen, R. F. 2015. Washington Coastal kelp resources—port townsend to the Columbia River, summer 2014. Washington Department of Natural Resources, Olympia.</w:t>
      </w:r>
    </w:p>
    <w:p w14:paraId="6837D333" w14:textId="42CE1769" w:rsidR="00E63861" w:rsidRPr="00E63861" w:rsidRDefault="00E63861" w:rsidP="00E63861">
      <w:pPr>
        <w:pStyle w:val="EndNoteBibliography"/>
        <w:ind w:left="720" w:hanging="720"/>
      </w:pPr>
      <w:r w:rsidRPr="00E63861">
        <w:t xml:space="preserve">WADNR. 2017. Kelp monitoring—Olympic Peninsula,  Washington State Department of Natural Resources, Olympia, WA. </w:t>
      </w:r>
      <w:hyperlink r:id="rId9" w:history="1">
        <w:r w:rsidRPr="00E63861">
          <w:rPr>
            <w:rStyle w:val="Hyperlink"/>
          </w:rPr>
          <w:t>http://data-wadnr</w:t>
        </w:r>
      </w:hyperlink>
      <w:r w:rsidRPr="00E63861">
        <w:t xml:space="preserve"> .opend ata.arcgi s.com/datas ets/kelp-monit oring -olympic-penin sula Accessed: 1 Sept 2017.</w:t>
      </w:r>
    </w:p>
    <w:p w14:paraId="23D2620D" w14:textId="77777777" w:rsidR="00E63861" w:rsidRPr="00E63861" w:rsidRDefault="00E63861" w:rsidP="00E63861">
      <w:pPr>
        <w:pStyle w:val="EndNoteBibliography"/>
        <w:ind w:left="720" w:hanging="720"/>
      </w:pPr>
      <w:r w:rsidRPr="00E63861">
        <w:t>Wallace, F. R., A. Hoffmann, and J. Tagart. 1999. Status of the black rockfish resource in 1999. Pacific Fishery Management Council.</w:t>
      </w:r>
    </w:p>
    <w:p w14:paraId="0A2A68AD" w14:textId="77777777" w:rsidR="00E63861" w:rsidRPr="00E63861" w:rsidRDefault="00E63861" w:rsidP="00E63861">
      <w:pPr>
        <w:pStyle w:val="EndNoteBibliography"/>
        <w:ind w:left="720" w:hanging="720"/>
      </w:pPr>
      <w:r w:rsidRPr="00E63861">
        <w:t xml:space="preserve">Walter, J. A., M. C. N. Castorani, T. W. Bell, Lawrence W. Sheppard, K. C. Cavanaugh, and D. C. Reuman. 2022. Tail-dependent spatial synchrony arises from nonlinear driver–response relationships. Ecology Letters </w:t>
      </w:r>
      <w:r w:rsidRPr="00E63861">
        <w:rPr>
          <w:b/>
        </w:rPr>
        <w:t>00</w:t>
      </w:r>
      <w:r w:rsidRPr="00E63861">
        <w:t>:1-13.</w:t>
      </w:r>
    </w:p>
    <w:p w14:paraId="351CD7C1" w14:textId="77777777" w:rsidR="00E63861" w:rsidRPr="00E63861" w:rsidRDefault="00E63861" w:rsidP="00E63861">
      <w:pPr>
        <w:pStyle w:val="EndNoteBibliography"/>
        <w:ind w:left="720" w:hanging="720"/>
      </w:pPr>
      <w:r w:rsidRPr="00E63861">
        <w:t xml:space="preserve">Watson, J., and J. A. Estes. 2011. Stability, resilience, and phase shifts in rocky subtidal communities along the west coast of Vancouver Island, Canada. Ecological Monographs </w:t>
      </w:r>
      <w:r w:rsidRPr="00E63861">
        <w:rPr>
          <w:b/>
        </w:rPr>
        <w:t>81</w:t>
      </w:r>
      <w:r w:rsidRPr="00E63861">
        <w:t>:215-239.</w:t>
      </w:r>
    </w:p>
    <w:p w14:paraId="12B4110F" w14:textId="77777777" w:rsidR="00E63861" w:rsidRPr="00E63861" w:rsidRDefault="00E63861" w:rsidP="00E63861">
      <w:pPr>
        <w:pStyle w:val="EndNoteBibliography"/>
        <w:ind w:left="720" w:hanging="720"/>
      </w:pPr>
      <w:r w:rsidRPr="00E63861">
        <w:t xml:space="preserve">Weigel, B. L., and C. A. Pfister. 2021. The dynamics and stoichiometry of dissolved organic carbon release by kelp. Ecology </w:t>
      </w:r>
      <w:r w:rsidRPr="00E63861">
        <w:rPr>
          <w:b/>
        </w:rPr>
        <w:t>102</w:t>
      </w:r>
      <w:r w:rsidRPr="00E63861">
        <w:t>:e03221.</w:t>
      </w:r>
    </w:p>
    <w:p w14:paraId="3C8B39D6" w14:textId="77777777" w:rsidR="00E63861" w:rsidRPr="00E63861" w:rsidRDefault="00E63861" w:rsidP="00E63861">
      <w:pPr>
        <w:pStyle w:val="EndNoteBibliography"/>
        <w:ind w:left="720" w:hanging="720"/>
      </w:pPr>
      <w:r w:rsidRPr="00E63861">
        <w:t xml:space="preserve">Williams, J. P., J. T. Claisse, D. J. Pondella, II, C. M. Williams, M. J. Robart, Z. Scholz, E. M. Jaco, T. Ford, H. Burdick, and D. Witting. 2021. Sea urchin mass mortality rapidly restores kelp forest communities. Marine Ecology Progress Series </w:t>
      </w:r>
      <w:r w:rsidRPr="00E63861">
        <w:rPr>
          <w:b/>
        </w:rPr>
        <w:t>664</w:t>
      </w:r>
      <w:r w:rsidRPr="00E63861">
        <w:t>:117-131.</w:t>
      </w:r>
    </w:p>
    <w:p w14:paraId="034A5615" w14:textId="77777777" w:rsidR="00E63861" w:rsidRPr="00E63861" w:rsidRDefault="00E63861" w:rsidP="00E63861">
      <w:pPr>
        <w:pStyle w:val="EndNoteBibliography"/>
        <w:ind w:left="720" w:hanging="720"/>
      </w:pPr>
      <w:r w:rsidRPr="00E63861">
        <w:t xml:space="preserve">Wilmers, C. C., J. A. Estes, M. Edwards, K. L. Laidre, and B. Konar. 2012. Do trophic cascades affect the storage and flux of atmospheric carbon? An analysis of sea otters and kelp forests. Frontiers in Ecology and the Environment </w:t>
      </w:r>
      <w:r w:rsidRPr="00E63861">
        <w:rPr>
          <w:b/>
        </w:rPr>
        <w:t>10</w:t>
      </w:r>
      <w:r w:rsidRPr="00E63861">
        <w:t>:409-415.</w:t>
      </w:r>
    </w:p>
    <w:p w14:paraId="773F4EC1" w14:textId="7DFD8E55" w:rsidR="00471A3D" w:rsidRDefault="00985276" w:rsidP="00985276">
      <w:r>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D9963F1">
            <wp:extent cx="4572000" cy="3520440"/>
            <wp:effectExtent l="0" t="0" r="0" b="381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r:link="rId11">
                      <a:extLst>
                        <a:ext uri="{28A0092B-C50C-407E-A947-70E740481C1C}">
                          <a14:useLocalDpi xmlns:a14="http://schemas.microsoft.com/office/drawing/2010/main" val="0"/>
                        </a:ext>
                      </a:extLst>
                    </a:blip>
                    <a:srcRect l="25017" t="15939" r="24273" b="14606"/>
                    <a:stretch>
                      <a:fillRect/>
                    </a:stretch>
                  </pic:blipFill>
                  <pic:spPr bwMode="auto">
                    <a:xfrm>
                      <a:off x="0" y="0"/>
                      <a:ext cx="4572000" cy="3520440"/>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6FB0A56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59D86735" w:rsidR="00471A3D" w:rsidRDefault="00452CB8">
      <w:pPr>
        <w:ind w:firstLine="0"/>
        <w:jc w:val="center"/>
      </w:pPr>
      <w:r>
        <w:rPr>
          <w:noProof/>
          <w:lang w:val="en-US"/>
        </w:rPr>
        <w:lastRenderedPageBreak/>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1D4EE55F" w:rsidR="00471A3D" w:rsidRDefault="00C15F20" w:rsidP="001E59A3">
      <w:pPr>
        <w:ind w:firstLine="0"/>
      </w:pPr>
      <w:r>
        <w:rPr>
          <w:noProof/>
          <w:lang w:val="en-US"/>
        </w:rPr>
        <w:lastRenderedPageBreak/>
        <w:drawing>
          <wp:inline distT="0" distB="0" distL="0" distR="0" wp14:anchorId="76C235AA" wp14:editId="69C3002E">
            <wp:extent cx="5943600" cy="5943600"/>
            <wp:effectExtent l="0" t="0" r="0" b="0"/>
            <wp:docPr id="7" name="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B24DA9" w14:textId="186FFDA7"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30" w:name="_buajqntar0pd" w:colFirst="0" w:colLast="0"/>
      <w:bookmarkEnd w:id="30"/>
      <w:r>
        <w:lastRenderedPageBreak/>
        <w:t>Supplementary Material</w:t>
      </w:r>
    </w:p>
    <w:p w14:paraId="30047619" w14:textId="77777777" w:rsidR="00471A3D" w:rsidRDefault="00EF0B3C">
      <w:pPr>
        <w:pStyle w:val="Heading2"/>
      </w:pPr>
      <w:bookmarkStart w:id="31" w:name="_qzsq8nqamq8w" w:colFirst="0" w:colLast="0"/>
      <w:bookmarkEnd w:id="3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 xml:space="preserve">At each site, we conducted visual surveys on scuba on 30 x 2 m transects to quantify: 1) fish abundance, 2) macroinvertebrate abundance, 3) kelp abundance, 4) other biotic habitat, and 5) substratum type (abiotic habitat, e.g., cobble, pavement, </w:t>
      </w:r>
      <w:proofErr w:type="spellStart"/>
      <w:r w:rsidR="00EF0B3C">
        <w:t>etc</w:t>
      </w:r>
      <w:proofErr w:type="spellEnd"/>
      <w:r w:rsidR="00EF0B3C">
        <w:t>)</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xml:space="preserve">), while fishes were counted within a 2-m x 2-m box along </w:t>
      </w:r>
      <w:proofErr w:type="gramStart"/>
      <w:r w:rsidR="00EF0B3C">
        <w:t>the transect</w:t>
      </w:r>
      <w:proofErr w:type="gramEnd"/>
      <w:r w:rsidR="00EF0B3C">
        <w:t xml:space="preserve">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w:t>
      </w:r>
      <w:r w:rsidR="00EA3A4A">
        <w:t xml:space="preserve"> from the base of the holdfast</w:t>
      </w:r>
      <w:r>
        <w:t xml:space="preserve">.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w:t>
      </w:r>
      <w:proofErr w:type="gramStart"/>
      <w:r w:rsidRPr="00175D23">
        <w:rPr>
          <w:rFonts w:eastAsia="Gungsuh"/>
        </w:rPr>
        <w:t>Individual</w:t>
      </w:r>
      <w:r w:rsidR="00B3666E">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lastRenderedPageBreak/>
        <w:t xml:space="preserve">For </w:t>
      </w:r>
      <w:r w:rsidR="00B3666E">
        <w:t>percent cover of sessile and sedentary invertebrates and algae</w:t>
      </w:r>
      <w:r>
        <w:t xml:space="preserve">, </w:t>
      </w:r>
      <w:r w:rsidR="00B3666E">
        <w:t>we</w:t>
      </w:r>
      <w:r>
        <w:t xml:space="preserve"> recorded the organism directly under </w:t>
      </w:r>
      <w:proofErr w:type="gramStart"/>
      <w:r>
        <w:t>the transect</w:t>
      </w:r>
      <w:proofErr w:type="gramEnd"/>
      <w:r>
        <w:t xml:space="preserve">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diatom layer, eelgrass/</w:t>
      </w:r>
      <w:proofErr w:type="spellStart"/>
      <w:r>
        <w:t>surfgrass</w:t>
      </w:r>
      <w:proofErr w:type="spellEnd"/>
      <w:r>
        <w:t xml:space="preserve">,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32" w:name="_jp468p2oc9iz" w:colFirst="0" w:colLast="0"/>
      <w:bookmarkStart w:id="33" w:name="_j5x39n4vczlu" w:colFirst="0" w:colLast="0"/>
      <w:bookmarkEnd w:id="32"/>
      <w:bookmarkEnd w:id="3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4" w:name="_dsu0wlp4dfo" w:colFirst="0" w:colLast="0"/>
      <w:bookmarkEnd w:id="3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5" w:name="_r9nsv8bfn4i1" w:colFirst="0" w:colLast="0"/>
      <w:bookmarkEnd w:id="35"/>
      <w:r>
        <w:br w:type="page"/>
      </w:r>
    </w:p>
    <w:p w14:paraId="6EA7051B" w14:textId="77777777" w:rsidR="00471A3D" w:rsidRDefault="00EF0B3C" w:rsidP="004F7179">
      <w:pPr>
        <w:pStyle w:val="Heading5"/>
        <w:ind w:right="3240"/>
      </w:pPr>
      <w:bookmarkStart w:id="36" w:name="_oqaids1n23wr" w:colFirst="0" w:colLast="0"/>
      <w:bookmarkEnd w:id="3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436810" w14:paraId="4EACA795" w14:textId="3EC89FE4" w:rsidTr="00436810">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36810" w:rsidRDefault="00436810"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36810" w:rsidRDefault="00436810" w:rsidP="0040758B">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36810" w:rsidRDefault="00436810" w:rsidP="0040758B">
            <w:pPr>
              <w:spacing w:line="240" w:lineRule="auto"/>
              <w:ind w:right="-231" w:hanging="19"/>
              <w:jc w:val="center"/>
            </w:pPr>
            <w:r>
              <w:t>SD</w:t>
            </w:r>
          </w:p>
        </w:tc>
        <w:tc>
          <w:tcPr>
            <w:tcW w:w="1275" w:type="dxa"/>
            <w:tcBorders>
              <w:top w:val="nil"/>
              <w:left w:val="nil"/>
              <w:bottom w:val="single" w:sz="8" w:space="0" w:color="000000"/>
              <w:right w:val="nil"/>
            </w:tcBorders>
          </w:tcPr>
          <w:p w14:paraId="31AAB8FB" w14:textId="55061F73" w:rsidR="00436810" w:rsidRDefault="00436810" w:rsidP="0040758B">
            <w:pPr>
              <w:spacing w:line="240" w:lineRule="auto"/>
              <w:ind w:right="-231" w:hanging="19"/>
              <w:jc w:val="center"/>
            </w:pPr>
            <w:r>
              <w:t>Multivariate designation</w:t>
            </w:r>
          </w:p>
        </w:tc>
      </w:tr>
      <w:tr w:rsidR="00436810" w14:paraId="6D7390B8" w14:textId="7D875623" w:rsidTr="00436810">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36810" w:rsidRDefault="00436810" w:rsidP="00A12D1D">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14:paraId="043122E7" w14:textId="77777777" w:rsidR="00436810" w:rsidRDefault="00436810" w:rsidP="0040758B">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14:paraId="6C149A62" w14:textId="77777777" w:rsidR="00436810" w:rsidRDefault="00436810" w:rsidP="0040758B">
            <w:pPr>
              <w:spacing w:line="240" w:lineRule="auto"/>
              <w:ind w:right="-231" w:hanging="19"/>
              <w:jc w:val="center"/>
            </w:pPr>
            <w:r>
              <w:t>1.38</w:t>
            </w:r>
          </w:p>
        </w:tc>
        <w:tc>
          <w:tcPr>
            <w:tcW w:w="1275" w:type="dxa"/>
            <w:tcBorders>
              <w:top w:val="single" w:sz="8" w:space="0" w:color="000000"/>
            </w:tcBorders>
          </w:tcPr>
          <w:p w14:paraId="4C007E91" w14:textId="53743BFC" w:rsidR="00436810" w:rsidRPr="00A03DC6" w:rsidRDefault="00436810" w:rsidP="0040758B">
            <w:pPr>
              <w:spacing w:line="240" w:lineRule="auto"/>
              <w:ind w:right="-231" w:hanging="19"/>
              <w:jc w:val="center"/>
              <w:rPr>
                <w:i/>
              </w:rPr>
            </w:pPr>
            <w:proofErr w:type="spellStart"/>
            <w:r w:rsidRPr="00A03DC6">
              <w:rPr>
                <w:i/>
              </w:rPr>
              <w:t>Ptery</w:t>
            </w:r>
            <w:proofErr w:type="spellEnd"/>
          </w:p>
        </w:tc>
      </w:tr>
      <w:tr w:rsidR="00436810" w14:paraId="7CE833D6" w14:textId="4A045246" w:rsidTr="00436810">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36810" w:rsidRDefault="00436810" w:rsidP="00A12D1D">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14:paraId="2C123E7E" w14:textId="77777777" w:rsidR="00436810" w:rsidRDefault="00436810" w:rsidP="0040758B">
            <w:pPr>
              <w:spacing w:line="240" w:lineRule="auto"/>
              <w:ind w:hanging="12"/>
              <w:jc w:val="center"/>
            </w:pPr>
            <w:r>
              <w:t>0.87</w:t>
            </w:r>
          </w:p>
        </w:tc>
        <w:tc>
          <w:tcPr>
            <w:tcW w:w="780" w:type="dxa"/>
            <w:tcMar>
              <w:top w:w="100" w:type="dxa"/>
              <w:left w:w="100" w:type="dxa"/>
              <w:bottom w:w="100" w:type="dxa"/>
              <w:right w:w="100" w:type="dxa"/>
            </w:tcMar>
          </w:tcPr>
          <w:p w14:paraId="52F43027" w14:textId="77777777" w:rsidR="00436810" w:rsidRDefault="00436810" w:rsidP="0040758B">
            <w:pPr>
              <w:spacing w:line="240" w:lineRule="auto"/>
              <w:ind w:right="-231" w:hanging="19"/>
              <w:jc w:val="center"/>
            </w:pPr>
            <w:r>
              <w:t>1.70</w:t>
            </w:r>
          </w:p>
        </w:tc>
        <w:tc>
          <w:tcPr>
            <w:tcW w:w="1275" w:type="dxa"/>
          </w:tcPr>
          <w:p w14:paraId="22D519DA" w14:textId="5B057EFB" w:rsidR="00436810" w:rsidRPr="00A03DC6" w:rsidRDefault="00436810" w:rsidP="0040758B">
            <w:pPr>
              <w:spacing w:line="240" w:lineRule="auto"/>
              <w:ind w:right="-231" w:hanging="19"/>
              <w:jc w:val="center"/>
              <w:rPr>
                <w:i/>
              </w:rPr>
            </w:pPr>
            <w:proofErr w:type="spellStart"/>
            <w:r w:rsidRPr="00A03DC6">
              <w:rPr>
                <w:i/>
              </w:rPr>
              <w:t>Nereo</w:t>
            </w:r>
            <w:proofErr w:type="spellEnd"/>
          </w:p>
        </w:tc>
      </w:tr>
      <w:tr w:rsidR="00436810" w14:paraId="1A51FA06" w14:textId="644D928A" w:rsidTr="00436810">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36810" w:rsidRDefault="00436810" w:rsidP="00A12D1D">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14:paraId="38272C6C" w14:textId="77777777" w:rsidR="00436810" w:rsidRDefault="00436810" w:rsidP="0040758B">
            <w:pPr>
              <w:spacing w:line="240" w:lineRule="auto"/>
              <w:ind w:hanging="12"/>
              <w:jc w:val="center"/>
            </w:pPr>
            <w:r>
              <w:t>0.55</w:t>
            </w:r>
          </w:p>
        </w:tc>
        <w:tc>
          <w:tcPr>
            <w:tcW w:w="780" w:type="dxa"/>
            <w:tcMar>
              <w:top w:w="100" w:type="dxa"/>
              <w:left w:w="100" w:type="dxa"/>
              <w:bottom w:w="100" w:type="dxa"/>
              <w:right w:w="100" w:type="dxa"/>
            </w:tcMar>
          </w:tcPr>
          <w:p w14:paraId="51E005F9" w14:textId="77777777" w:rsidR="00436810" w:rsidRDefault="00436810" w:rsidP="0040758B">
            <w:pPr>
              <w:spacing w:line="240" w:lineRule="auto"/>
              <w:ind w:right="-231" w:hanging="19"/>
              <w:jc w:val="center"/>
            </w:pPr>
            <w:r>
              <w:t>1.37</w:t>
            </w:r>
          </w:p>
        </w:tc>
        <w:tc>
          <w:tcPr>
            <w:tcW w:w="1275" w:type="dxa"/>
          </w:tcPr>
          <w:p w14:paraId="0EFBA9E1" w14:textId="021518D6" w:rsidR="00436810" w:rsidRPr="00A03DC6" w:rsidRDefault="00436810" w:rsidP="0040758B">
            <w:pPr>
              <w:spacing w:line="240" w:lineRule="auto"/>
              <w:ind w:right="-231" w:hanging="19"/>
              <w:jc w:val="center"/>
              <w:rPr>
                <w:i/>
              </w:rPr>
            </w:pPr>
            <w:r w:rsidRPr="00A03DC6">
              <w:rPr>
                <w:i/>
              </w:rPr>
              <w:t>Macro</w:t>
            </w:r>
          </w:p>
        </w:tc>
      </w:tr>
      <w:tr w:rsidR="00436810" w14:paraId="582FBE78" w14:textId="67B0C5DF" w:rsidTr="00436810">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36810" w:rsidRDefault="00436810" w:rsidP="00A12D1D">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14:paraId="2DC0EF68" w14:textId="77777777" w:rsidR="00436810" w:rsidRDefault="00436810" w:rsidP="0040758B">
            <w:pPr>
              <w:spacing w:line="240" w:lineRule="auto"/>
              <w:ind w:hanging="12"/>
              <w:jc w:val="center"/>
            </w:pPr>
            <w:r>
              <w:t>0.13</w:t>
            </w:r>
          </w:p>
        </w:tc>
        <w:tc>
          <w:tcPr>
            <w:tcW w:w="780" w:type="dxa"/>
            <w:tcMar>
              <w:top w:w="100" w:type="dxa"/>
              <w:left w:w="100" w:type="dxa"/>
              <w:bottom w:w="100" w:type="dxa"/>
              <w:right w:w="100" w:type="dxa"/>
            </w:tcMar>
          </w:tcPr>
          <w:p w14:paraId="5DAD30A3" w14:textId="77777777" w:rsidR="00436810" w:rsidRDefault="00436810" w:rsidP="0040758B">
            <w:pPr>
              <w:spacing w:line="240" w:lineRule="auto"/>
              <w:ind w:right="-231" w:hanging="19"/>
              <w:jc w:val="center"/>
            </w:pPr>
            <w:r>
              <w:t>0.40</w:t>
            </w:r>
          </w:p>
        </w:tc>
        <w:tc>
          <w:tcPr>
            <w:tcW w:w="1275" w:type="dxa"/>
          </w:tcPr>
          <w:p w14:paraId="03A3F181" w14:textId="3EC1894B" w:rsidR="00436810" w:rsidRDefault="00436810" w:rsidP="0040758B">
            <w:pPr>
              <w:spacing w:line="240" w:lineRule="auto"/>
              <w:ind w:right="-231" w:hanging="19"/>
              <w:jc w:val="center"/>
            </w:pPr>
            <w:r>
              <w:t>Other</w:t>
            </w:r>
          </w:p>
        </w:tc>
      </w:tr>
      <w:tr w:rsidR="00436810" w14:paraId="1AE2ACA9" w14:textId="43748E25" w:rsidTr="00436810">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36810" w:rsidRDefault="00436810" w:rsidP="00A12D1D">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14:paraId="4C1D900B"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252BC2F3" w14:textId="77777777" w:rsidR="00436810" w:rsidRDefault="00436810" w:rsidP="0040758B">
            <w:pPr>
              <w:spacing w:line="240" w:lineRule="auto"/>
              <w:ind w:right="-231" w:hanging="19"/>
              <w:jc w:val="center"/>
            </w:pPr>
            <w:r>
              <w:t>0.29</w:t>
            </w:r>
          </w:p>
        </w:tc>
        <w:tc>
          <w:tcPr>
            <w:tcW w:w="1275" w:type="dxa"/>
          </w:tcPr>
          <w:p w14:paraId="697E08B1" w14:textId="62B367ED" w:rsidR="00436810" w:rsidRDefault="00436810" w:rsidP="0040758B">
            <w:pPr>
              <w:spacing w:line="240" w:lineRule="auto"/>
              <w:ind w:right="-231" w:hanging="19"/>
              <w:jc w:val="center"/>
            </w:pPr>
            <w:r>
              <w:t>Other</w:t>
            </w:r>
          </w:p>
        </w:tc>
      </w:tr>
      <w:tr w:rsidR="00436810" w14:paraId="684B9236" w14:textId="232053AE" w:rsidTr="00436810">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36810" w:rsidRDefault="00436810" w:rsidP="00A12D1D">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14:paraId="688397E7"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1B6762F2" w14:textId="77777777" w:rsidR="00436810" w:rsidRDefault="00436810" w:rsidP="0040758B">
            <w:pPr>
              <w:spacing w:line="240" w:lineRule="auto"/>
              <w:ind w:right="-231" w:hanging="19"/>
              <w:jc w:val="center"/>
            </w:pPr>
            <w:r>
              <w:t>0.31</w:t>
            </w:r>
          </w:p>
        </w:tc>
        <w:tc>
          <w:tcPr>
            <w:tcW w:w="1275" w:type="dxa"/>
          </w:tcPr>
          <w:p w14:paraId="2A370AD6" w14:textId="752F6894" w:rsidR="00436810" w:rsidRDefault="00436810" w:rsidP="0040758B">
            <w:pPr>
              <w:spacing w:line="240" w:lineRule="auto"/>
              <w:ind w:right="-231" w:hanging="19"/>
              <w:jc w:val="center"/>
            </w:pPr>
            <w:r>
              <w:t>Other</w:t>
            </w:r>
          </w:p>
        </w:tc>
      </w:tr>
      <w:tr w:rsidR="00436810" w14:paraId="34EE7E66" w14:textId="1CA7784E" w:rsidTr="00436810">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36810" w:rsidRDefault="00436810" w:rsidP="00A12D1D">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14:paraId="2E231530" w14:textId="77777777" w:rsidR="00436810" w:rsidRDefault="00436810" w:rsidP="0040758B">
            <w:pPr>
              <w:spacing w:line="240" w:lineRule="auto"/>
              <w:ind w:hanging="12"/>
              <w:jc w:val="center"/>
            </w:pPr>
            <w:r>
              <w:t>0.07</w:t>
            </w:r>
          </w:p>
        </w:tc>
        <w:tc>
          <w:tcPr>
            <w:tcW w:w="780" w:type="dxa"/>
            <w:tcMar>
              <w:top w:w="100" w:type="dxa"/>
              <w:left w:w="100" w:type="dxa"/>
              <w:bottom w:w="100" w:type="dxa"/>
              <w:right w:w="100" w:type="dxa"/>
            </w:tcMar>
          </w:tcPr>
          <w:p w14:paraId="12F0A4C9" w14:textId="77777777" w:rsidR="00436810" w:rsidRDefault="00436810" w:rsidP="0040758B">
            <w:pPr>
              <w:spacing w:line="240" w:lineRule="auto"/>
              <w:ind w:right="-231" w:hanging="19"/>
              <w:jc w:val="center"/>
            </w:pPr>
            <w:r>
              <w:t>0.21</w:t>
            </w:r>
          </w:p>
        </w:tc>
        <w:tc>
          <w:tcPr>
            <w:tcW w:w="1275" w:type="dxa"/>
          </w:tcPr>
          <w:p w14:paraId="5FBF0387" w14:textId="4A4EB557" w:rsidR="00436810" w:rsidRDefault="00436810" w:rsidP="0040758B">
            <w:pPr>
              <w:spacing w:line="240" w:lineRule="auto"/>
              <w:ind w:right="-231" w:hanging="19"/>
              <w:jc w:val="center"/>
            </w:pPr>
            <w:r>
              <w:t>Other</w:t>
            </w:r>
          </w:p>
        </w:tc>
      </w:tr>
      <w:tr w:rsidR="00436810" w14:paraId="7BFF7416" w14:textId="3DF73EEA" w:rsidTr="00436810">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36810" w:rsidRDefault="00436810" w:rsidP="00A12D1D">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14:paraId="442DBCB6" w14:textId="77777777" w:rsidR="00436810" w:rsidRDefault="00436810" w:rsidP="0040758B">
            <w:pPr>
              <w:spacing w:line="240" w:lineRule="auto"/>
              <w:ind w:hanging="12"/>
              <w:jc w:val="center"/>
            </w:pPr>
            <w:r>
              <w:t>0.06</w:t>
            </w:r>
          </w:p>
        </w:tc>
        <w:tc>
          <w:tcPr>
            <w:tcW w:w="780" w:type="dxa"/>
            <w:tcMar>
              <w:top w:w="100" w:type="dxa"/>
              <w:left w:w="100" w:type="dxa"/>
              <w:bottom w:w="100" w:type="dxa"/>
              <w:right w:w="100" w:type="dxa"/>
            </w:tcMar>
          </w:tcPr>
          <w:p w14:paraId="29AD64C4" w14:textId="77777777" w:rsidR="00436810" w:rsidRDefault="00436810" w:rsidP="0040758B">
            <w:pPr>
              <w:spacing w:line="240" w:lineRule="auto"/>
              <w:ind w:right="-231" w:hanging="19"/>
              <w:jc w:val="center"/>
            </w:pPr>
            <w:r>
              <w:t>0.17</w:t>
            </w:r>
          </w:p>
        </w:tc>
        <w:tc>
          <w:tcPr>
            <w:tcW w:w="1275" w:type="dxa"/>
          </w:tcPr>
          <w:p w14:paraId="51356DED" w14:textId="494B5F18" w:rsidR="00436810" w:rsidRDefault="00436810" w:rsidP="0040758B">
            <w:pPr>
              <w:spacing w:line="240" w:lineRule="auto"/>
              <w:ind w:right="-231" w:hanging="19"/>
              <w:jc w:val="center"/>
            </w:pPr>
            <w:r>
              <w:t>Other</w:t>
            </w:r>
          </w:p>
        </w:tc>
      </w:tr>
      <w:tr w:rsidR="00436810" w:rsidRPr="00626D51" w14:paraId="2BA425B2" w14:textId="09C6EB8D" w:rsidTr="00436810">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36810" w:rsidRPr="00436810" w:rsidRDefault="00436810" w:rsidP="00A12D1D">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14:paraId="5D38ABFE" w14:textId="77777777" w:rsidR="00436810" w:rsidRPr="00436810" w:rsidRDefault="00436810" w:rsidP="0040758B">
            <w:pPr>
              <w:spacing w:line="240" w:lineRule="auto"/>
              <w:ind w:hanging="12"/>
              <w:jc w:val="center"/>
            </w:pPr>
            <w:r w:rsidRPr="00436810">
              <w:t>0.04</w:t>
            </w:r>
          </w:p>
        </w:tc>
        <w:tc>
          <w:tcPr>
            <w:tcW w:w="780" w:type="dxa"/>
            <w:tcMar>
              <w:top w:w="100" w:type="dxa"/>
              <w:left w:w="100" w:type="dxa"/>
              <w:bottom w:w="100" w:type="dxa"/>
              <w:right w:w="100" w:type="dxa"/>
            </w:tcMar>
          </w:tcPr>
          <w:p w14:paraId="622B212A" w14:textId="77777777" w:rsidR="00436810" w:rsidRPr="00436810" w:rsidRDefault="00436810" w:rsidP="0040758B">
            <w:pPr>
              <w:spacing w:line="240" w:lineRule="auto"/>
              <w:ind w:right="-231" w:hanging="19"/>
              <w:jc w:val="center"/>
            </w:pPr>
            <w:r w:rsidRPr="00436810">
              <w:t>0.22</w:t>
            </w:r>
          </w:p>
        </w:tc>
        <w:tc>
          <w:tcPr>
            <w:tcW w:w="1275" w:type="dxa"/>
          </w:tcPr>
          <w:p w14:paraId="2F473A85" w14:textId="752CCB8A" w:rsidR="00436810" w:rsidRPr="00436810" w:rsidRDefault="00436810" w:rsidP="0040758B">
            <w:pPr>
              <w:spacing w:line="240" w:lineRule="auto"/>
              <w:ind w:right="-231" w:hanging="19"/>
              <w:jc w:val="center"/>
            </w:pPr>
            <w:r w:rsidRPr="00436810">
              <w:t>Other</w:t>
            </w:r>
          </w:p>
        </w:tc>
      </w:tr>
      <w:tr w:rsidR="00436810" w14:paraId="30D495D2" w14:textId="5A9CBFEE" w:rsidTr="00436810">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36810" w:rsidRDefault="00436810" w:rsidP="0040758B">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14:paraId="61BAA241" w14:textId="77777777" w:rsidR="00436810" w:rsidRDefault="00436810" w:rsidP="0040758B">
            <w:pPr>
              <w:spacing w:line="240" w:lineRule="auto"/>
              <w:ind w:hanging="12"/>
              <w:jc w:val="center"/>
            </w:pPr>
            <w:r>
              <w:t>0.01</w:t>
            </w:r>
          </w:p>
        </w:tc>
        <w:tc>
          <w:tcPr>
            <w:tcW w:w="780" w:type="dxa"/>
            <w:tcMar>
              <w:top w:w="100" w:type="dxa"/>
              <w:left w:w="100" w:type="dxa"/>
              <w:bottom w:w="100" w:type="dxa"/>
              <w:right w:w="100" w:type="dxa"/>
            </w:tcMar>
          </w:tcPr>
          <w:p w14:paraId="4FEF77D2" w14:textId="77777777" w:rsidR="00436810" w:rsidRDefault="00436810" w:rsidP="0040758B">
            <w:pPr>
              <w:spacing w:line="240" w:lineRule="auto"/>
              <w:ind w:right="-231" w:hanging="19"/>
              <w:jc w:val="center"/>
            </w:pPr>
            <w:r>
              <w:t>0.06</w:t>
            </w:r>
          </w:p>
        </w:tc>
        <w:tc>
          <w:tcPr>
            <w:tcW w:w="1275" w:type="dxa"/>
          </w:tcPr>
          <w:p w14:paraId="4A7BEF78" w14:textId="7A37B063" w:rsidR="00436810" w:rsidRDefault="00436810" w:rsidP="0040758B">
            <w:pPr>
              <w:spacing w:line="240" w:lineRule="auto"/>
              <w:ind w:right="-231" w:hanging="19"/>
              <w:jc w:val="center"/>
            </w:pPr>
            <w:r>
              <w:t>Other</w:t>
            </w:r>
          </w:p>
        </w:tc>
      </w:tr>
      <w:tr w:rsidR="00436810" w14:paraId="50256471" w14:textId="0F9E988D" w:rsidTr="00436810">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36810" w:rsidRDefault="00436810" w:rsidP="0040758B">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14:paraId="016FB41B" w14:textId="77777777" w:rsidR="00436810" w:rsidRDefault="00436810" w:rsidP="0040758B">
            <w:pPr>
              <w:spacing w:line="240" w:lineRule="auto"/>
              <w:ind w:hanging="12"/>
              <w:jc w:val="center"/>
            </w:pPr>
            <w:r>
              <w:t>0.00</w:t>
            </w:r>
          </w:p>
        </w:tc>
        <w:tc>
          <w:tcPr>
            <w:tcW w:w="780" w:type="dxa"/>
            <w:tcMar>
              <w:top w:w="100" w:type="dxa"/>
              <w:left w:w="100" w:type="dxa"/>
              <w:bottom w:w="100" w:type="dxa"/>
              <w:right w:w="100" w:type="dxa"/>
            </w:tcMar>
          </w:tcPr>
          <w:p w14:paraId="355D1CC4" w14:textId="77777777" w:rsidR="00436810" w:rsidRDefault="00436810" w:rsidP="0040758B">
            <w:pPr>
              <w:spacing w:line="240" w:lineRule="auto"/>
              <w:ind w:right="-231" w:hanging="19"/>
              <w:jc w:val="center"/>
            </w:pPr>
            <w:r>
              <w:t>0.02</w:t>
            </w:r>
          </w:p>
        </w:tc>
        <w:tc>
          <w:tcPr>
            <w:tcW w:w="1275" w:type="dxa"/>
          </w:tcPr>
          <w:p w14:paraId="524F176A" w14:textId="7724A23B" w:rsidR="00436810" w:rsidRDefault="00436810" w:rsidP="0040758B">
            <w:pPr>
              <w:spacing w:line="240" w:lineRule="auto"/>
              <w:ind w:right="-231" w:hanging="19"/>
              <w:jc w:val="center"/>
            </w:pPr>
            <w:r>
              <w:t>Other</w:t>
            </w:r>
          </w:p>
        </w:tc>
      </w:tr>
      <w:tr w:rsidR="00436810" w14:paraId="177B60E9" w14:textId="3F420E35" w:rsidTr="00436810">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36810" w:rsidRDefault="00436810" w:rsidP="0040758B">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14:paraId="0884EE80" w14:textId="77777777" w:rsidR="00436810" w:rsidRDefault="00436810" w:rsidP="0040758B">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14:paraId="6EBE5979" w14:textId="77777777" w:rsidR="00436810" w:rsidRDefault="00436810" w:rsidP="0040758B">
            <w:pPr>
              <w:spacing w:line="240" w:lineRule="auto"/>
              <w:ind w:right="-231" w:hanging="19"/>
              <w:jc w:val="center"/>
            </w:pPr>
            <w:r>
              <w:t>0.04</w:t>
            </w:r>
          </w:p>
        </w:tc>
        <w:tc>
          <w:tcPr>
            <w:tcW w:w="1275" w:type="dxa"/>
            <w:tcBorders>
              <w:bottom w:val="single" w:sz="8" w:space="0" w:color="808080"/>
            </w:tcBorders>
          </w:tcPr>
          <w:p w14:paraId="6427D2C8" w14:textId="25B4A808" w:rsidR="00436810" w:rsidRDefault="00436810" w:rsidP="0040758B">
            <w:pPr>
              <w:spacing w:line="240" w:lineRule="auto"/>
              <w:ind w:right="-231" w:hanging="19"/>
              <w:jc w:val="center"/>
            </w:pPr>
            <w:r>
              <w:t>Other</w:t>
            </w:r>
          </w:p>
        </w:tc>
      </w:tr>
    </w:tbl>
    <w:p w14:paraId="73417820" w14:textId="77777777" w:rsidR="00471A3D" w:rsidRDefault="00471A3D" w:rsidP="000D6AFE">
      <w:bookmarkStart w:id="37" w:name="_xjuj7385wg2e" w:colFirst="0" w:colLast="0"/>
      <w:bookmarkEnd w:id="37"/>
    </w:p>
    <w:p w14:paraId="31AA4748" w14:textId="77777777" w:rsidR="00471A3D" w:rsidRDefault="00EF0B3C">
      <w:pPr>
        <w:pStyle w:val="Heading5"/>
      </w:pPr>
      <w:bookmarkStart w:id="38" w:name="_skv4plpry6w1" w:colFirst="0" w:colLast="0"/>
      <w:bookmarkEnd w:id="38"/>
      <w:r>
        <w:br w:type="page"/>
      </w:r>
    </w:p>
    <w:p w14:paraId="6C7D5F1C" w14:textId="4AFCC31B" w:rsidR="00471A3D" w:rsidRDefault="00EF0B3C">
      <w:pPr>
        <w:pStyle w:val="Heading5"/>
      </w:pPr>
      <w:bookmarkStart w:id="39" w:name="_hwx622owzuun" w:colFirst="0" w:colLast="0"/>
      <w:bookmarkEnd w:id="39"/>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proofErr w:type="spellStart"/>
      <w:r>
        <w:rPr>
          <w:i/>
        </w:rPr>
        <w:t>Pisaster</w:t>
      </w:r>
      <w:proofErr w:type="spellEnd"/>
      <w:r>
        <w:t xml:space="preserve">, purple urchin, </w:t>
      </w:r>
      <w:proofErr w:type="spellStart"/>
      <w:r>
        <w:rPr>
          <w:i/>
        </w:rPr>
        <w:t>Pycnopodia</w:t>
      </w:r>
      <w:proofErr w:type="spellEnd"/>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proofErr w:type="spellStart"/>
            <w:r>
              <w:rPr>
                <w:i/>
              </w:rPr>
              <w:t>Henricia</w:t>
            </w:r>
            <w:proofErr w:type="spellEnd"/>
            <w:r>
              <w:rPr>
                <w:i/>
              </w:rPr>
              <w:t xml:space="preserve">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proofErr w:type="spellStart"/>
            <w:r>
              <w:rPr>
                <w:i/>
              </w:rPr>
              <w:t>Pagurus</w:t>
            </w:r>
            <w:proofErr w:type="spellEnd"/>
            <w:r>
              <w:rPr>
                <w:i/>
              </w:rPr>
              <w:t xml:space="preserve">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proofErr w:type="spellStart"/>
            <w:r>
              <w:t>Pycnopodia</w:t>
            </w:r>
            <w:proofErr w:type="spellEnd"/>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proofErr w:type="spellStart"/>
            <w:r>
              <w:t>Pisaster</w:t>
            </w:r>
            <w:proofErr w:type="spellEnd"/>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40" w:name="_jevyb6ayauur" w:colFirst="0" w:colLast="0"/>
      <w:bookmarkEnd w:id="40"/>
      <w:r>
        <w:br w:type="page"/>
      </w:r>
    </w:p>
    <w:p w14:paraId="065C37F2" w14:textId="4BB85D67" w:rsidR="00471A3D" w:rsidRDefault="00EF0B3C">
      <w:pPr>
        <w:pStyle w:val="Heading5"/>
      </w:pPr>
      <w:bookmarkStart w:id="41" w:name="_hbmkrdb4vkpx" w:colFirst="0" w:colLast="0"/>
      <w:bookmarkEnd w:id="41"/>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4E1DDF1" w:rsidR="00471A3D" w:rsidRDefault="00221BD7" w:rsidP="008C4C74">
            <w:pPr>
              <w:spacing w:line="240" w:lineRule="auto"/>
              <w:ind w:firstLine="0"/>
            </w:pPr>
            <w:r>
              <w:t>Forage fish</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proofErr w:type="spellStart"/>
            <w:r>
              <w:t>Clupeidae</w:t>
            </w:r>
            <w:proofErr w:type="spellEnd"/>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proofErr w:type="spellStart"/>
            <w:r w:rsidRPr="00175D23">
              <w:t>Cottidae</w:t>
            </w:r>
            <w:proofErr w:type="spellEnd"/>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proofErr w:type="spellStart"/>
            <w:r w:rsidRPr="00175D23">
              <w:t>Embiotocidae</w:t>
            </w:r>
            <w:proofErr w:type="spellEnd"/>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2" w:name="_q6022ym9txhx" w:colFirst="0" w:colLast="0"/>
      <w:bookmarkEnd w:id="42"/>
    </w:p>
    <w:p w14:paraId="5BBF1B6B" w14:textId="77777777" w:rsidR="005F4119" w:rsidRDefault="005F4119" w:rsidP="000D6AFE">
      <w:bookmarkStart w:id="43" w:name="_c1i22ejfw50x" w:colFirst="0" w:colLast="0"/>
      <w:bookmarkEnd w:id="43"/>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4" w:name="_ki29orrn0w1t" w:colFirst="0" w:colLast="0"/>
      <w:bookmarkEnd w:id="44"/>
      <w:r>
        <w:br w:type="page"/>
      </w:r>
    </w:p>
    <w:p w14:paraId="273258F5" w14:textId="77777777" w:rsidR="00471A3D" w:rsidRDefault="00EF0B3C" w:rsidP="005F4119">
      <w:pPr>
        <w:pStyle w:val="Heading5"/>
        <w:ind w:right="810"/>
      </w:pPr>
      <w:bookmarkStart w:id="45" w:name="_4nmytzjag5o2" w:colFirst="0" w:colLast="0"/>
      <w:bookmarkEnd w:id="45"/>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6" w:name="_pgddbdrpqrf3" w:colFirst="0" w:colLast="0"/>
      <w:bookmarkEnd w:id="46"/>
    </w:p>
    <w:p w14:paraId="54C7EF8E" w14:textId="3EC5C7F8" w:rsidR="00471A3D" w:rsidRDefault="00EF0B3C" w:rsidP="005F4119">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7" w:name="_2scs6bp8gdub" w:colFirst="0" w:colLast="0"/>
      <w:bookmarkEnd w:id="47"/>
      <w:r>
        <w:br w:type="page"/>
      </w:r>
    </w:p>
    <w:p w14:paraId="66DB5A34" w14:textId="77777777" w:rsidR="00471A3D" w:rsidRDefault="00EF0B3C" w:rsidP="005F4119">
      <w:pPr>
        <w:pStyle w:val="Heading5"/>
        <w:ind w:right="900"/>
      </w:pPr>
      <w:bookmarkStart w:id="48" w:name="_pq9iyiy0gnbe" w:colFirst="0" w:colLast="0"/>
      <w:bookmarkEnd w:id="48"/>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49" w:name="_7mx6lcdim2sk" w:colFirst="0" w:colLast="0"/>
      <w:bookmarkEnd w:id="49"/>
    </w:p>
    <w:p w14:paraId="3889A857" w14:textId="77777777" w:rsidR="00471A3D" w:rsidRDefault="00EF0B3C" w:rsidP="005F4119">
      <w:pPr>
        <w:pStyle w:val="Heading5"/>
        <w:ind w:right="900"/>
      </w:pPr>
      <w:bookmarkStart w:id="50" w:name="_q9i8fb532wt5" w:colFirst="0" w:colLast="0"/>
      <w:bookmarkEnd w:id="50"/>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DF1290B" w:rsidR="00471A3D" w:rsidRPr="00075AD8" w:rsidRDefault="00EF0B3C" w:rsidP="00912CF7">
      <w:pPr>
        <w:pStyle w:val="Heading5"/>
        <w:rPr>
          <w:i/>
        </w:rPr>
      </w:pPr>
      <w:bookmarkStart w:id="51" w:name="_qq89hmytn47d" w:colFirst="0" w:colLast="0"/>
      <w:bookmarkEnd w:id="51"/>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075AD8">
        <w:t xml:space="preserve">Total kelp is the sum of all </w:t>
      </w:r>
      <w:proofErr w:type="spellStart"/>
      <w:r w:rsidR="00075AD8">
        <w:t>stipitate</w:t>
      </w:r>
      <w:proofErr w:type="spellEnd"/>
      <w:r w:rsidR="00075AD8">
        <w:t xml:space="preserve"> kelps, surface canopy is the sum of </w:t>
      </w:r>
      <w:r w:rsidR="00075AD8" w:rsidRPr="00075AD8">
        <w:rPr>
          <w:i/>
        </w:rPr>
        <w:t>Macro</w:t>
      </w:r>
      <w:r w:rsidR="00075AD8">
        <w:t xml:space="preserve"> and </w:t>
      </w:r>
      <w:proofErr w:type="spellStart"/>
      <w:r w:rsidR="00075AD8" w:rsidRPr="00075AD8">
        <w:rPr>
          <w:i/>
        </w:rPr>
        <w:t>Nereo</w:t>
      </w:r>
      <w:proofErr w:type="spellEnd"/>
      <w:r w:rsidR="00075AD8">
        <w:t xml:space="preserve">, </w:t>
      </w:r>
      <w:r w:rsidR="00AA4B62">
        <w:rPr>
          <w:i/>
        </w:rPr>
        <w:t xml:space="preserve">Macro = </w:t>
      </w:r>
      <w:proofErr w:type="spellStart"/>
      <w:r w:rsidR="00AA4B62">
        <w:rPr>
          <w:i/>
        </w:rPr>
        <w:t>Macrocystis</w:t>
      </w:r>
      <w:proofErr w:type="spellEnd"/>
      <w:r w:rsidR="00AA4B62">
        <w:rPr>
          <w:i/>
        </w:rPr>
        <w:t xml:space="preserve">, </w:t>
      </w:r>
      <w:proofErr w:type="spellStart"/>
      <w:r w:rsidR="00AA4B62">
        <w:rPr>
          <w:i/>
        </w:rPr>
        <w:t>Nereo</w:t>
      </w:r>
      <w:proofErr w:type="spellEnd"/>
      <w:r w:rsidR="00AA4B62">
        <w:rPr>
          <w:i/>
        </w:rPr>
        <w:t xml:space="preserve"> = </w:t>
      </w:r>
      <w:proofErr w:type="spellStart"/>
      <w:r w:rsidR="00AA4B62">
        <w:rPr>
          <w:i/>
        </w:rPr>
        <w:t>Nereocystis</w:t>
      </w:r>
      <w:proofErr w:type="spellEnd"/>
      <w:r w:rsidR="00AA4B62">
        <w:rPr>
          <w:i/>
        </w:rPr>
        <w:t xml:space="preserve">, </w:t>
      </w:r>
      <w:proofErr w:type="spellStart"/>
      <w:r w:rsidR="00AA4B62">
        <w:rPr>
          <w:i/>
        </w:rPr>
        <w:t>Ptery</w:t>
      </w:r>
      <w:proofErr w:type="spellEnd"/>
      <w:r w:rsidR="00AA4B62">
        <w:rPr>
          <w:i/>
        </w:rPr>
        <w:t xml:space="preserve"> = </w:t>
      </w:r>
      <w:proofErr w:type="spellStart"/>
      <w:r w:rsidR="00AA4B62">
        <w:rPr>
          <w:i/>
        </w:rPr>
        <w:t>Pterygophora</w:t>
      </w:r>
      <w:proofErr w:type="spellEnd"/>
      <w:r w:rsidR="00AA4B62">
        <w:rPr>
          <w:i/>
        </w:rPr>
        <w:t xml:space="preserve">. </w:t>
      </w:r>
      <w:r w:rsidR="00AA4B62" w:rsidRPr="00175D23">
        <w:t>Canopy kelps</w:t>
      </w:r>
      <w:r w:rsidR="00912CF7">
        <w:t xml:space="preserve"> is the sum of </w:t>
      </w:r>
      <w:proofErr w:type="spellStart"/>
      <w:r w:rsidR="00AA4B62">
        <w:rPr>
          <w:i/>
        </w:rPr>
        <w:t>Macrocystis</w:t>
      </w:r>
      <w:proofErr w:type="spellEnd"/>
      <w:r w:rsidR="00AA4B62" w:rsidRPr="00912CF7">
        <w:t xml:space="preserve"> and </w:t>
      </w:r>
      <w:proofErr w:type="spellStart"/>
      <w:r w:rsidR="00075AD8">
        <w:rPr>
          <w:i/>
        </w:rPr>
        <w:t>Nereocystis</w:t>
      </w:r>
      <w:proofErr w:type="spellEnd"/>
      <w:r w:rsidR="00075AD8">
        <w:rPr>
          <w:i/>
        </w:rPr>
        <w:t xml:space="preserve">. </w:t>
      </w:r>
      <w:r w:rsidR="00912CF7">
        <w:t xml:space="preserve">Other is the sum of </w:t>
      </w:r>
      <w:r w:rsidR="00676567">
        <w:t xml:space="preserve">remaining </w:t>
      </w:r>
      <w:proofErr w:type="spellStart"/>
      <w:r w:rsidR="00075AD8">
        <w:t>stipiate</w:t>
      </w:r>
      <w:proofErr w:type="spellEnd"/>
      <w:r w:rsidR="00075AD8">
        <w:t xml:space="preserve"> kelps</w:t>
      </w:r>
      <w:r w:rsidR="00912CF7">
        <w:t xml:space="preserve">. </w:t>
      </w:r>
      <w:r w:rsidR="00AA4B62">
        <w:t>Kelps were included as continuous variables, Year and S</w:t>
      </w:r>
      <w:r w:rsidR="005550E0">
        <w:t>ite and random factors and included in all models</w:t>
      </w:r>
      <w:r w:rsidR="00E879BD">
        <w:t>.</w:t>
      </w:r>
    </w:p>
    <w:p w14:paraId="2B7AB8CB" w14:textId="77777777" w:rsidR="009A0781" w:rsidRPr="009A0781" w:rsidRDefault="009A0781" w:rsidP="009A0781"/>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9A0781" w:rsidRPr="009A0781" w14:paraId="67727402" w14:textId="77777777" w:rsidTr="00075AD8">
        <w:trPr>
          <w:trHeight w:val="300"/>
        </w:trPr>
        <w:tc>
          <w:tcPr>
            <w:tcW w:w="927" w:type="dxa"/>
            <w:tcBorders>
              <w:top w:val="nil"/>
              <w:left w:val="nil"/>
              <w:bottom w:val="single" w:sz="4" w:space="0" w:color="auto"/>
              <w:right w:val="nil"/>
            </w:tcBorders>
            <w:shd w:val="clear" w:color="auto" w:fill="auto"/>
            <w:noWrap/>
            <w:vAlign w:val="bottom"/>
            <w:hideMark/>
          </w:tcPr>
          <w:p w14:paraId="73039419"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14:paraId="6B557D4A"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14:paraId="49B4639D"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14:paraId="285E4EE2"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14:paraId="45050D91" w14:textId="77777777" w:rsidR="009A0781" w:rsidRPr="009A0781" w:rsidRDefault="009A0781" w:rsidP="00075AD8">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14:paraId="6DE648DE" w14:textId="77777777" w:rsidR="009A0781" w:rsidRPr="009A0781" w:rsidRDefault="009A0781" w:rsidP="00075AD8">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14:paraId="36865AA5"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14:paraId="5B50384B" w14:textId="77777777" w:rsidR="009A0781" w:rsidRPr="009A0781" w:rsidRDefault="009A0781" w:rsidP="00075AD8">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14:paraId="2F8C729C" w14:textId="77777777" w:rsidR="009A0781" w:rsidRPr="009A0781" w:rsidRDefault="009A0781" w:rsidP="00075AD8">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14:paraId="3A158A96" w14:textId="2B9D4F81" w:rsidR="009A0781" w:rsidRPr="009A0781" w:rsidRDefault="009A0781" w:rsidP="00075AD8">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9A0781" w:rsidRPr="009A0781" w14:paraId="3DF0028A" w14:textId="77777777" w:rsidTr="009A0781">
        <w:trPr>
          <w:trHeight w:val="300"/>
        </w:trPr>
        <w:tc>
          <w:tcPr>
            <w:tcW w:w="927" w:type="dxa"/>
            <w:tcBorders>
              <w:top w:val="single" w:sz="4" w:space="0" w:color="auto"/>
              <w:left w:val="nil"/>
              <w:bottom w:val="nil"/>
              <w:right w:val="nil"/>
            </w:tcBorders>
            <w:shd w:val="clear" w:color="auto" w:fill="auto"/>
            <w:noWrap/>
            <w:vAlign w:val="center"/>
            <w:hideMark/>
          </w:tcPr>
          <w:p w14:paraId="2CD9509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14:paraId="27F4640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14:paraId="65AD3C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14:paraId="420908A7"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14:paraId="6F9DD398" w14:textId="77777777" w:rsidR="009A0781" w:rsidRPr="009A0781" w:rsidRDefault="009A0781" w:rsidP="009A0781">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14:paraId="14CB61C3" w14:textId="77777777" w:rsidR="009A0781" w:rsidRPr="009A0781" w:rsidRDefault="009A0781" w:rsidP="009A0781">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14:paraId="59722CE9" w14:textId="77777777" w:rsidR="009A0781" w:rsidRPr="009A0781" w:rsidRDefault="009A0781" w:rsidP="009A0781">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14:paraId="0C31D3E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6E9AA53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14:paraId="3DC15BE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w:t>
            </w:r>
          </w:p>
        </w:tc>
      </w:tr>
      <w:tr w:rsidR="009A0781" w:rsidRPr="009A0781" w14:paraId="065F5385" w14:textId="77777777" w:rsidTr="009A0781">
        <w:trPr>
          <w:trHeight w:val="300"/>
        </w:trPr>
        <w:tc>
          <w:tcPr>
            <w:tcW w:w="927" w:type="dxa"/>
            <w:tcBorders>
              <w:top w:val="nil"/>
              <w:left w:val="nil"/>
              <w:bottom w:val="nil"/>
              <w:right w:val="nil"/>
            </w:tcBorders>
            <w:shd w:val="clear" w:color="auto" w:fill="auto"/>
            <w:noWrap/>
            <w:vAlign w:val="center"/>
            <w:hideMark/>
          </w:tcPr>
          <w:p w14:paraId="3B9E3C8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14:paraId="4083E8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14:paraId="1F7DFC5D" w14:textId="77777777" w:rsidR="009A0781" w:rsidRPr="009A0781" w:rsidRDefault="009A0781" w:rsidP="009A0781">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14:paraId="3F472EA9"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8D5F00C"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266D05B"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D53FE4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0A4F1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84FD2C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14:paraId="4956148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w:t>
            </w:r>
          </w:p>
        </w:tc>
      </w:tr>
      <w:tr w:rsidR="009A0781" w:rsidRPr="009A0781" w14:paraId="4DB0687B" w14:textId="77777777" w:rsidTr="009A0781">
        <w:trPr>
          <w:trHeight w:val="300"/>
        </w:trPr>
        <w:tc>
          <w:tcPr>
            <w:tcW w:w="927" w:type="dxa"/>
            <w:tcBorders>
              <w:top w:val="nil"/>
              <w:left w:val="nil"/>
              <w:bottom w:val="nil"/>
              <w:right w:val="nil"/>
            </w:tcBorders>
            <w:shd w:val="clear" w:color="auto" w:fill="auto"/>
            <w:noWrap/>
            <w:vAlign w:val="center"/>
            <w:hideMark/>
          </w:tcPr>
          <w:p w14:paraId="1213D72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14:paraId="1E32CC9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DDF7E4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14:paraId="21FBE6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7C6704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72CE1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14:paraId="67EDB1B9"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4C7FC5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7298D2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14:paraId="0018ACF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4</w:t>
            </w:r>
          </w:p>
        </w:tc>
      </w:tr>
      <w:tr w:rsidR="009A0781" w:rsidRPr="009A0781" w14:paraId="38177D0A" w14:textId="77777777" w:rsidTr="009A0781">
        <w:trPr>
          <w:trHeight w:val="300"/>
        </w:trPr>
        <w:tc>
          <w:tcPr>
            <w:tcW w:w="927" w:type="dxa"/>
            <w:tcBorders>
              <w:top w:val="nil"/>
              <w:left w:val="nil"/>
              <w:bottom w:val="nil"/>
              <w:right w:val="nil"/>
            </w:tcBorders>
            <w:shd w:val="clear" w:color="auto" w:fill="auto"/>
            <w:noWrap/>
            <w:vAlign w:val="center"/>
            <w:hideMark/>
          </w:tcPr>
          <w:p w14:paraId="03A50DF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14:paraId="6E16086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E4C8C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14:paraId="39ADDF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E64005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D6D4D4A"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53AE14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14:paraId="5EE05E7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095E67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14:paraId="71B7ED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14</w:t>
            </w:r>
          </w:p>
        </w:tc>
      </w:tr>
      <w:tr w:rsidR="009A0781" w:rsidRPr="009A0781" w14:paraId="6EB9791E" w14:textId="77777777" w:rsidTr="009A0781">
        <w:trPr>
          <w:trHeight w:val="300"/>
        </w:trPr>
        <w:tc>
          <w:tcPr>
            <w:tcW w:w="927" w:type="dxa"/>
            <w:tcBorders>
              <w:top w:val="nil"/>
              <w:left w:val="nil"/>
              <w:bottom w:val="nil"/>
              <w:right w:val="nil"/>
            </w:tcBorders>
            <w:shd w:val="clear" w:color="auto" w:fill="auto"/>
            <w:noWrap/>
            <w:vAlign w:val="center"/>
            <w:hideMark/>
          </w:tcPr>
          <w:p w14:paraId="7824A8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14:paraId="3174199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06F034"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B39CAC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14:paraId="73248C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14:paraId="5C3A9F50"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4FFEB03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78BB9E0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0AB31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14:paraId="529D119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27</w:t>
            </w:r>
          </w:p>
        </w:tc>
      </w:tr>
      <w:tr w:rsidR="009A0781" w:rsidRPr="009A0781" w14:paraId="3AD38452" w14:textId="77777777" w:rsidTr="009A0781">
        <w:trPr>
          <w:trHeight w:val="300"/>
        </w:trPr>
        <w:tc>
          <w:tcPr>
            <w:tcW w:w="927" w:type="dxa"/>
            <w:tcBorders>
              <w:top w:val="nil"/>
              <w:left w:val="nil"/>
              <w:bottom w:val="nil"/>
              <w:right w:val="nil"/>
            </w:tcBorders>
            <w:shd w:val="clear" w:color="auto" w:fill="auto"/>
            <w:noWrap/>
            <w:vAlign w:val="center"/>
            <w:hideMark/>
          </w:tcPr>
          <w:p w14:paraId="5C685F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14:paraId="2B32BE1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4B418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14:paraId="1C23A341"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1E3AB880"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4DC4CFB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14:paraId="126117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14:paraId="31E2187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9D1084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14:paraId="7337B2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58</w:t>
            </w:r>
          </w:p>
        </w:tc>
      </w:tr>
      <w:tr w:rsidR="009A0781" w:rsidRPr="009A0781" w14:paraId="3025A9BC" w14:textId="77777777" w:rsidTr="009A0781">
        <w:trPr>
          <w:trHeight w:val="300"/>
        </w:trPr>
        <w:tc>
          <w:tcPr>
            <w:tcW w:w="927" w:type="dxa"/>
            <w:tcBorders>
              <w:top w:val="nil"/>
              <w:left w:val="nil"/>
              <w:bottom w:val="nil"/>
              <w:right w:val="nil"/>
            </w:tcBorders>
            <w:shd w:val="clear" w:color="auto" w:fill="auto"/>
            <w:noWrap/>
            <w:vAlign w:val="center"/>
            <w:hideMark/>
          </w:tcPr>
          <w:p w14:paraId="5F87F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14:paraId="7F39789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AD4FC0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7D535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14:paraId="097994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14:paraId="1830AA6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14:paraId="1E054347"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4AF2ADD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5B031F8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14:paraId="21DCD6B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88</w:t>
            </w:r>
          </w:p>
        </w:tc>
      </w:tr>
      <w:tr w:rsidR="009A0781" w:rsidRPr="009A0781" w14:paraId="01A720A1" w14:textId="77777777" w:rsidTr="009A0781">
        <w:trPr>
          <w:trHeight w:val="300"/>
        </w:trPr>
        <w:tc>
          <w:tcPr>
            <w:tcW w:w="927" w:type="dxa"/>
            <w:tcBorders>
              <w:top w:val="nil"/>
              <w:left w:val="nil"/>
              <w:bottom w:val="nil"/>
              <w:right w:val="nil"/>
            </w:tcBorders>
            <w:shd w:val="clear" w:color="auto" w:fill="auto"/>
            <w:noWrap/>
            <w:vAlign w:val="center"/>
            <w:hideMark/>
          </w:tcPr>
          <w:p w14:paraId="2FED4BD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14:paraId="3D82657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7A9C0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50C1B68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14:paraId="328433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14:paraId="14A6998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65C2E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14:paraId="29616A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193C75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14:paraId="3F858E0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47</w:t>
            </w:r>
          </w:p>
        </w:tc>
      </w:tr>
      <w:tr w:rsidR="009A0781" w:rsidRPr="009A0781" w14:paraId="5AF31C9C" w14:textId="77777777" w:rsidTr="009A0781">
        <w:trPr>
          <w:trHeight w:val="300"/>
        </w:trPr>
        <w:tc>
          <w:tcPr>
            <w:tcW w:w="927" w:type="dxa"/>
            <w:tcBorders>
              <w:top w:val="nil"/>
              <w:left w:val="nil"/>
              <w:bottom w:val="nil"/>
              <w:right w:val="nil"/>
            </w:tcBorders>
            <w:shd w:val="clear" w:color="auto" w:fill="auto"/>
            <w:noWrap/>
            <w:vAlign w:val="center"/>
            <w:hideMark/>
          </w:tcPr>
          <w:p w14:paraId="039B71C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14:paraId="7D69402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9CF017A"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786FB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1862F43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14:paraId="273F739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14:paraId="484235A1"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F10502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FDFF33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14:paraId="6D83236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02</w:t>
            </w:r>
          </w:p>
        </w:tc>
      </w:tr>
      <w:tr w:rsidR="009A0781" w:rsidRPr="009A0781" w14:paraId="6B518C15" w14:textId="77777777" w:rsidTr="009A0781">
        <w:trPr>
          <w:trHeight w:val="300"/>
        </w:trPr>
        <w:tc>
          <w:tcPr>
            <w:tcW w:w="927" w:type="dxa"/>
            <w:tcBorders>
              <w:top w:val="nil"/>
              <w:left w:val="nil"/>
              <w:bottom w:val="nil"/>
              <w:right w:val="nil"/>
            </w:tcBorders>
            <w:shd w:val="clear" w:color="auto" w:fill="auto"/>
            <w:noWrap/>
            <w:vAlign w:val="center"/>
            <w:hideMark/>
          </w:tcPr>
          <w:p w14:paraId="3B9D6B0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14:paraId="211EF98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C56922B"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032605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07A62EC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14:paraId="0D5DBE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14:paraId="606884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14:paraId="24A88A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70D7A0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14:paraId="1B3C172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59</w:t>
            </w:r>
          </w:p>
        </w:tc>
      </w:tr>
      <w:tr w:rsidR="009A0781" w:rsidRPr="009A0781" w14:paraId="13D210BE" w14:textId="77777777" w:rsidTr="009A0781">
        <w:trPr>
          <w:trHeight w:val="300"/>
        </w:trPr>
        <w:tc>
          <w:tcPr>
            <w:tcW w:w="927" w:type="dxa"/>
            <w:tcBorders>
              <w:top w:val="nil"/>
              <w:left w:val="nil"/>
              <w:bottom w:val="nil"/>
              <w:right w:val="nil"/>
            </w:tcBorders>
            <w:shd w:val="clear" w:color="auto" w:fill="auto"/>
            <w:noWrap/>
            <w:vAlign w:val="center"/>
            <w:hideMark/>
          </w:tcPr>
          <w:p w14:paraId="3277FC1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14:paraId="400DC429"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B2B244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11B60E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14:paraId="426259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14:paraId="521682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14:paraId="448949B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14:paraId="61DE46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2738065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14:paraId="2B5916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66</w:t>
            </w:r>
          </w:p>
        </w:tc>
      </w:tr>
      <w:tr w:rsidR="009A0781" w:rsidRPr="009A0781" w14:paraId="2B43B62F" w14:textId="77777777" w:rsidTr="009A0781">
        <w:trPr>
          <w:trHeight w:val="300"/>
        </w:trPr>
        <w:tc>
          <w:tcPr>
            <w:tcW w:w="927" w:type="dxa"/>
            <w:tcBorders>
              <w:top w:val="nil"/>
              <w:left w:val="nil"/>
              <w:bottom w:val="nil"/>
              <w:right w:val="nil"/>
            </w:tcBorders>
            <w:shd w:val="clear" w:color="auto" w:fill="auto"/>
            <w:noWrap/>
            <w:vAlign w:val="center"/>
            <w:hideMark/>
          </w:tcPr>
          <w:p w14:paraId="7CD8FFC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14:paraId="2BDA067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63780B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A51B2C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B43CB3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14:paraId="62D7D7DE"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0D814627"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336D0C3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797AE0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14:paraId="7A04F5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94</w:t>
            </w:r>
          </w:p>
        </w:tc>
      </w:tr>
      <w:tr w:rsidR="009A0781" w:rsidRPr="009A0781" w14:paraId="1E28A4FA" w14:textId="77777777" w:rsidTr="009A0781">
        <w:trPr>
          <w:trHeight w:val="300"/>
        </w:trPr>
        <w:tc>
          <w:tcPr>
            <w:tcW w:w="927" w:type="dxa"/>
            <w:tcBorders>
              <w:top w:val="nil"/>
              <w:left w:val="nil"/>
              <w:bottom w:val="nil"/>
              <w:right w:val="nil"/>
            </w:tcBorders>
            <w:shd w:val="clear" w:color="auto" w:fill="auto"/>
            <w:noWrap/>
            <w:vAlign w:val="center"/>
            <w:hideMark/>
          </w:tcPr>
          <w:p w14:paraId="5FB104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14:paraId="2514595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8B359C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3873F72"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6699B55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14:paraId="31CE4B3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227F51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14:paraId="61F3309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9C60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14:paraId="0F2875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73</w:t>
            </w:r>
          </w:p>
        </w:tc>
      </w:tr>
      <w:tr w:rsidR="009A0781" w:rsidRPr="009A0781" w14:paraId="3D4AB31A" w14:textId="77777777" w:rsidTr="009A0781">
        <w:trPr>
          <w:trHeight w:val="300"/>
        </w:trPr>
        <w:tc>
          <w:tcPr>
            <w:tcW w:w="927" w:type="dxa"/>
            <w:tcBorders>
              <w:top w:val="nil"/>
              <w:left w:val="nil"/>
              <w:bottom w:val="nil"/>
              <w:right w:val="nil"/>
            </w:tcBorders>
            <w:shd w:val="clear" w:color="auto" w:fill="auto"/>
            <w:noWrap/>
            <w:vAlign w:val="center"/>
            <w:hideMark/>
          </w:tcPr>
          <w:p w14:paraId="184DBF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14:paraId="79B55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D3146E8"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67A062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14:paraId="3249DD4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6BADCF6"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59BB9FF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14:paraId="0DF55F7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95D09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14:paraId="21365AE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r>
      <w:tr w:rsidR="009A0781" w:rsidRPr="009A0781" w14:paraId="6C3468F8" w14:textId="77777777" w:rsidTr="009A0781">
        <w:trPr>
          <w:trHeight w:val="300"/>
        </w:trPr>
        <w:tc>
          <w:tcPr>
            <w:tcW w:w="927" w:type="dxa"/>
            <w:tcBorders>
              <w:top w:val="nil"/>
              <w:left w:val="nil"/>
              <w:bottom w:val="nil"/>
              <w:right w:val="nil"/>
            </w:tcBorders>
            <w:shd w:val="clear" w:color="auto" w:fill="auto"/>
            <w:noWrap/>
            <w:vAlign w:val="center"/>
            <w:hideMark/>
          </w:tcPr>
          <w:p w14:paraId="75C5BC1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14:paraId="3DCDC1C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98FE03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F9947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14:paraId="764CF8E4"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01F537B8"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37674F1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1152A0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29EA932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14:paraId="271BAFC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48</w:t>
            </w:r>
          </w:p>
        </w:tc>
      </w:tr>
      <w:tr w:rsidR="009A0781" w:rsidRPr="009A0781" w14:paraId="467B89E2" w14:textId="77777777" w:rsidTr="009A0781">
        <w:trPr>
          <w:trHeight w:val="300"/>
        </w:trPr>
        <w:tc>
          <w:tcPr>
            <w:tcW w:w="927" w:type="dxa"/>
            <w:tcBorders>
              <w:top w:val="nil"/>
              <w:left w:val="nil"/>
              <w:bottom w:val="nil"/>
              <w:right w:val="nil"/>
            </w:tcBorders>
            <w:shd w:val="clear" w:color="auto" w:fill="auto"/>
            <w:noWrap/>
            <w:vAlign w:val="center"/>
            <w:hideMark/>
          </w:tcPr>
          <w:p w14:paraId="31ABEA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14:paraId="2B616C0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37A3D21"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13880D1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14:paraId="656B90C9"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6A9E4FE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14:paraId="566C257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14:paraId="0DE50F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789FAF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14:paraId="736D62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57</w:t>
            </w:r>
          </w:p>
        </w:tc>
      </w:tr>
      <w:tr w:rsidR="009A0781" w:rsidRPr="009A0781" w14:paraId="7AAFF81E" w14:textId="77777777" w:rsidTr="009A0781">
        <w:trPr>
          <w:trHeight w:val="300"/>
        </w:trPr>
        <w:tc>
          <w:tcPr>
            <w:tcW w:w="927" w:type="dxa"/>
            <w:tcBorders>
              <w:top w:val="nil"/>
              <w:left w:val="nil"/>
              <w:bottom w:val="nil"/>
              <w:right w:val="nil"/>
            </w:tcBorders>
            <w:shd w:val="clear" w:color="auto" w:fill="auto"/>
            <w:noWrap/>
            <w:vAlign w:val="center"/>
            <w:hideMark/>
          </w:tcPr>
          <w:p w14:paraId="0C65744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14:paraId="2B298A3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73A897C7"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D39CC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4232AFA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2D894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14:paraId="070DF9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14:paraId="3E3771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FFA8F7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14:paraId="7A5DC7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65</w:t>
            </w:r>
          </w:p>
        </w:tc>
      </w:tr>
      <w:tr w:rsidR="009A0781" w:rsidRPr="009A0781" w14:paraId="68BC6364" w14:textId="77777777" w:rsidTr="009A0781">
        <w:trPr>
          <w:trHeight w:val="300"/>
        </w:trPr>
        <w:tc>
          <w:tcPr>
            <w:tcW w:w="927" w:type="dxa"/>
            <w:tcBorders>
              <w:top w:val="nil"/>
              <w:left w:val="nil"/>
              <w:bottom w:val="nil"/>
              <w:right w:val="nil"/>
            </w:tcBorders>
            <w:shd w:val="clear" w:color="auto" w:fill="auto"/>
            <w:noWrap/>
            <w:vAlign w:val="center"/>
            <w:hideMark/>
          </w:tcPr>
          <w:p w14:paraId="4BCE9C3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14:paraId="504B0966"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9B462B9"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483C36C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14:paraId="490EA63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20B8D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14:paraId="20303732"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74C2477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C3C72F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14:paraId="1612C28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r>
      <w:tr w:rsidR="009A0781" w:rsidRPr="009A0781" w14:paraId="514B3EE4" w14:textId="77777777" w:rsidTr="009A0781">
        <w:trPr>
          <w:trHeight w:val="300"/>
        </w:trPr>
        <w:tc>
          <w:tcPr>
            <w:tcW w:w="927" w:type="dxa"/>
            <w:tcBorders>
              <w:top w:val="nil"/>
              <w:left w:val="nil"/>
              <w:bottom w:val="nil"/>
              <w:right w:val="nil"/>
            </w:tcBorders>
            <w:shd w:val="clear" w:color="auto" w:fill="auto"/>
            <w:noWrap/>
            <w:vAlign w:val="center"/>
            <w:hideMark/>
          </w:tcPr>
          <w:p w14:paraId="1E3DEA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14:paraId="48614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7475B8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7904554"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4C09331"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0ADB72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14:paraId="1FD5BE4E"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65F26AA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FF1C0D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14:paraId="187EBD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91</w:t>
            </w:r>
          </w:p>
        </w:tc>
      </w:tr>
      <w:tr w:rsidR="009A0781" w:rsidRPr="009A0781" w14:paraId="3C8B54A3" w14:textId="77777777" w:rsidTr="009A0781">
        <w:trPr>
          <w:trHeight w:val="300"/>
        </w:trPr>
        <w:tc>
          <w:tcPr>
            <w:tcW w:w="927" w:type="dxa"/>
            <w:tcBorders>
              <w:top w:val="nil"/>
              <w:left w:val="nil"/>
              <w:right w:val="nil"/>
            </w:tcBorders>
            <w:shd w:val="clear" w:color="auto" w:fill="auto"/>
            <w:noWrap/>
            <w:vAlign w:val="center"/>
            <w:hideMark/>
          </w:tcPr>
          <w:p w14:paraId="4EB8A2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14:paraId="1C418A8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14:paraId="196C9F4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14:paraId="7726799F"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14:paraId="1A14B004"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14:paraId="26B1489F"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14:paraId="7A3BB3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14:paraId="5F73A0A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14:paraId="71E83B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14:paraId="7550EC6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78</w:t>
            </w:r>
          </w:p>
        </w:tc>
      </w:tr>
      <w:tr w:rsidR="009A0781" w:rsidRPr="009A0781" w14:paraId="56244AEA" w14:textId="77777777" w:rsidTr="009A0781">
        <w:trPr>
          <w:trHeight w:val="300"/>
        </w:trPr>
        <w:tc>
          <w:tcPr>
            <w:tcW w:w="927" w:type="dxa"/>
            <w:tcBorders>
              <w:top w:val="nil"/>
              <w:left w:val="nil"/>
              <w:bottom w:val="single" w:sz="4" w:space="0" w:color="auto"/>
              <w:right w:val="nil"/>
            </w:tcBorders>
            <w:shd w:val="clear" w:color="auto" w:fill="auto"/>
            <w:noWrap/>
            <w:vAlign w:val="center"/>
            <w:hideMark/>
          </w:tcPr>
          <w:p w14:paraId="483AC3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14:paraId="1178B62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14:paraId="5EF19B5C"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14:paraId="75E20F68"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14:paraId="7C75F3B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14:paraId="54132205"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14:paraId="7D0D0DB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14:paraId="78D498B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14:paraId="0EF2D5E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14:paraId="150404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52" w:name="_huqsuo4qvcle" w:colFirst="0" w:colLast="0"/>
      <w:bookmarkEnd w:id="52"/>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proofErr w:type="spellStart"/>
      <w:r w:rsidR="00CD14A9" w:rsidRPr="00CD14A9">
        <w:rPr>
          <w:i/>
        </w:rPr>
        <w:t>Macrocystis</w:t>
      </w:r>
      <w:proofErr w:type="spellEnd"/>
      <w:r w:rsidR="00CD14A9">
        <w:t xml:space="preserve"> and </w:t>
      </w:r>
      <w:proofErr w:type="spellStart"/>
      <w:r w:rsidR="00CD14A9" w:rsidRPr="00CD14A9">
        <w:rPr>
          <w:i/>
        </w:rPr>
        <w:t>Nereocystis</w:t>
      </w:r>
      <w:proofErr w:type="spellEnd"/>
      <w:r w:rsidR="00CD14A9" w:rsidRPr="00CD14A9">
        <w:rPr>
          <w:i/>
        </w:rPr>
        <w:t xml:space="preserve"> </w:t>
      </w:r>
      <w:r w:rsidR="00CD14A9">
        <w:t>as predictors, and c) the</w:t>
      </w:r>
      <w:r w:rsidR="00115CEB">
        <w:t xml:space="preserve"> best-</w:t>
      </w:r>
      <w:proofErr w:type="gramStart"/>
      <w:r w:rsidR="00115CEB">
        <w:t xml:space="preserve">fit </w:t>
      </w:r>
      <w:r w:rsidR="00CD14A9">
        <w:t xml:space="preserve"> positive</w:t>
      </w:r>
      <w:proofErr w:type="gramEnd"/>
      <w:r w:rsidR="00CD14A9">
        <w:t xml:space="preser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proofErr w:type="spellStart"/>
            <w:r w:rsidRPr="009F593A">
              <w:rPr>
                <w:i/>
              </w:rPr>
              <w:t>Macrocystis</w:t>
            </w:r>
            <w:proofErr w:type="spellEnd"/>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proofErr w:type="spellStart"/>
            <w:r w:rsidRPr="009F593A">
              <w:rPr>
                <w:i/>
              </w:rPr>
              <w:t>Nereocystis</w:t>
            </w:r>
            <w:proofErr w:type="spellEnd"/>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3" w:name="_wkii9gu6o2fl" w:colFirst="0" w:colLast="0"/>
      <w:bookmarkEnd w:id="53"/>
      <w:r>
        <w:br w:type="page"/>
      </w:r>
    </w:p>
    <w:p w14:paraId="040BCF20" w14:textId="77777777" w:rsidR="00BA56C3" w:rsidRPr="00075AD8" w:rsidRDefault="00EF0B3C" w:rsidP="00BA56C3">
      <w:pPr>
        <w:pStyle w:val="Heading5"/>
        <w:rPr>
          <w:i/>
        </w:rPr>
      </w:pPr>
      <w:r>
        <w:lastRenderedPageBreak/>
        <w:t>Table S12</w:t>
      </w:r>
      <w:r w:rsidR="003456D1">
        <w:t>.</w:t>
      </w:r>
      <w:r w:rsidR="00C81551" w:rsidRPr="00C81551">
        <w:t xml:space="preserve"> </w:t>
      </w:r>
      <w:r w:rsidR="00C81551">
        <w:t xml:space="preserve">Results of model selection for positive abundance models predicting the density of juvenile rockfishes. </w:t>
      </w:r>
      <w:bookmarkStart w:id="54" w:name="_wevhoo6kd9g5" w:colFirst="0" w:colLast="0"/>
      <w:bookmarkEnd w:id="54"/>
      <w:r w:rsidR="00BA56C3">
        <w:t xml:space="preserve">Table shows the coefficient for terms present in the model. All models include Site and Year as random, fixed effects. Data were summarized by Site x Depth x Area x Year bins prior to analysis. Total kelp is the sum of all </w:t>
      </w:r>
      <w:proofErr w:type="spellStart"/>
      <w:r w:rsidR="00BA56C3">
        <w:t>stipitate</w:t>
      </w:r>
      <w:proofErr w:type="spellEnd"/>
      <w:r w:rsidR="00BA56C3">
        <w:t xml:space="preserve"> kelps, surface canopy is the sum of </w:t>
      </w:r>
      <w:r w:rsidR="00BA56C3" w:rsidRPr="00075AD8">
        <w:rPr>
          <w:i/>
        </w:rPr>
        <w:t>Macro</w:t>
      </w:r>
      <w:r w:rsidR="00BA56C3">
        <w:t xml:space="preserve"> and </w:t>
      </w:r>
      <w:proofErr w:type="spellStart"/>
      <w:r w:rsidR="00BA56C3" w:rsidRPr="00075AD8">
        <w:rPr>
          <w:i/>
        </w:rPr>
        <w:t>Nereo</w:t>
      </w:r>
      <w:proofErr w:type="spellEnd"/>
      <w:r w:rsidR="00BA56C3">
        <w:t xml:space="preserve">, </w:t>
      </w:r>
      <w:r w:rsidR="00BA56C3">
        <w:rPr>
          <w:i/>
        </w:rPr>
        <w:t xml:space="preserve">Macro = </w:t>
      </w:r>
      <w:proofErr w:type="spellStart"/>
      <w:r w:rsidR="00BA56C3">
        <w:rPr>
          <w:i/>
        </w:rPr>
        <w:t>Macrocystis</w:t>
      </w:r>
      <w:proofErr w:type="spellEnd"/>
      <w:r w:rsidR="00BA56C3">
        <w:rPr>
          <w:i/>
        </w:rPr>
        <w:t xml:space="preserve">, </w:t>
      </w:r>
      <w:proofErr w:type="spellStart"/>
      <w:r w:rsidR="00BA56C3">
        <w:rPr>
          <w:i/>
        </w:rPr>
        <w:t>Nereo</w:t>
      </w:r>
      <w:proofErr w:type="spellEnd"/>
      <w:r w:rsidR="00BA56C3">
        <w:rPr>
          <w:i/>
        </w:rPr>
        <w:t xml:space="preserve"> = </w:t>
      </w:r>
      <w:proofErr w:type="spellStart"/>
      <w:r w:rsidR="00BA56C3">
        <w:rPr>
          <w:i/>
        </w:rPr>
        <w:t>Nereocystis</w:t>
      </w:r>
      <w:proofErr w:type="spellEnd"/>
      <w:r w:rsidR="00BA56C3">
        <w:rPr>
          <w:i/>
        </w:rPr>
        <w:t xml:space="preserve">, </w:t>
      </w:r>
      <w:proofErr w:type="spellStart"/>
      <w:r w:rsidR="00BA56C3">
        <w:rPr>
          <w:i/>
        </w:rPr>
        <w:t>Ptery</w:t>
      </w:r>
      <w:proofErr w:type="spellEnd"/>
      <w:r w:rsidR="00BA56C3">
        <w:rPr>
          <w:i/>
        </w:rPr>
        <w:t xml:space="preserve"> = </w:t>
      </w:r>
      <w:proofErr w:type="spellStart"/>
      <w:r w:rsidR="00BA56C3">
        <w:rPr>
          <w:i/>
        </w:rPr>
        <w:t>Pterygophora</w:t>
      </w:r>
      <w:proofErr w:type="spellEnd"/>
      <w:r w:rsidR="00BA56C3">
        <w:rPr>
          <w:i/>
        </w:rPr>
        <w:t xml:space="preserve">. </w:t>
      </w:r>
      <w:r w:rsidR="00BA56C3" w:rsidRPr="00175D23">
        <w:t>Canopy kelps</w:t>
      </w:r>
      <w:r w:rsidR="00BA56C3">
        <w:t xml:space="preserve"> is the sum of </w:t>
      </w:r>
      <w:proofErr w:type="spellStart"/>
      <w:r w:rsidR="00BA56C3">
        <w:rPr>
          <w:i/>
        </w:rPr>
        <w:t>Macrocystis</w:t>
      </w:r>
      <w:proofErr w:type="spellEnd"/>
      <w:r w:rsidR="00BA56C3" w:rsidRPr="00912CF7">
        <w:t xml:space="preserve"> and </w:t>
      </w:r>
      <w:proofErr w:type="spellStart"/>
      <w:r w:rsidR="00BA56C3">
        <w:rPr>
          <w:i/>
        </w:rPr>
        <w:t>Nereocystis</w:t>
      </w:r>
      <w:proofErr w:type="spellEnd"/>
      <w:r w:rsidR="00BA56C3">
        <w:rPr>
          <w:i/>
        </w:rPr>
        <w:t xml:space="preserve">. </w:t>
      </w:r>
      <w:r w:rsidR="00BA56C3">
        <w:t xml:space="preserve">Other is the sum of remaining </w:t>
      </w:r>
      <w:proofErr w:type="spellStart"/>
      <w:r w:rsidR="00BA56C3">
        <w:t>stipiate</w:t>
      </w:r>
      <w:proofErr w:type="spellEnd"/>
      <w:r w:rsidR="00BA56C3">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BA56C3" w:rsidRPr="00BA56C3" w14:paraId="43B175B2" w14:textId="77777777" w:rsidTr="00BA56C3">
        <w:trPr>
          <w:trHeight w:val="300"/>
        </w:trPr>
        <w:tc>
          <w:tcPr>
            <w:tcW w:w="1069" w:type="dxa"/>
            <w:tcBorders>
              <w:top w:val="nil"/>
              <w:left w:val="nil"/>
              <w:bottom w:val="single" w:sz="4" w:space="0" w:color="auto"/>
              <w:right w:val="nil"/>
            </w:tcBorders>
            <w:shd w:val="clear" w:color="auto" w:fill="auto"/>
            <w:noWrap/>
            <w:vAlign w:val="bottom"/>
            <w:hideMark/>
          </w:tcPr>
          <w:p w14:paraId="5AE3135A" w14:textId="4138D78C"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14:paraId="546A58CF" w14:textId="0EFB1216"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14:paraId="0EDDD35F" w14:textId="5CA3D8BB"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14:paraId="6F0292A4" w14:textId="674B00CE"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50C08115" w14:textId="718347C6" w:rsidR="00BA56C3" w:rsidRPr="00BA56C3" w:rsidRDefault="00BA56C3" w:rsidP="00BA56C3">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14:paraId="0424E4DD" w14:textId="521CB62B" w:rsidR="00BA56C3" w:rsidRPr="00BA56C3" w:rsidRDefault="00BA56C3" w:rsidP="00BA56C3">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14:paraId="166CAAC9" w14:textId="452E2E64"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14:paraId="61E092D8" w14:textId="4FCA8F33" w:rsidR="00BA56C3" w:rsidRPr="00BA56C3" w:rsidRDefault="00BA56C3" w:rsidP="00BA56C3">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14:paraId="7F6E60A6" w14:textId="60060780" w:rsidR="00BA56C3" w:rsidRPr="00BA56C3" w:rsidRDefault="00BA56C3" w:rsidP="00BA56C3">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14:paraId="487ECDFE" w14:textId="47632752" w:rsidR="00BA56C3" w:rsidRPr="00BA56C3" w:rsidRDefault="00BA56C3" w:rsidP="00BA56C3">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BA56C3" w:rsidRPr="00BA56C3" w14:paraId="462B0461" w14:textId="77777777" w:rsidTr="00BA56C3">
        <w:trPr>
          <w:trHeight w:val="300"/>
        </w:trPr>
        <w:tc>
          <w:tcPr>
            <w:tcW w:w="1069" w:type="dxa"/>
            <w:tcBorders>
              <w:top w:val="single" w:sz="4" w:space="0" w:color="auto"/>
              <w:left w:val="nil"/>
              <w:bottom w:val="nil"/>
              <w:right w:val="nil"/>
            </w:tcBorders>
            <w:shd w:val="clear" w:color="auto" w:fill="auto"/>
            <w:noWrap/>
            <w:vAlign w:val="center"/>
            <w:hideMark/>
          </w:tcPr>
          <w:p w14:paraId="09FD01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14:paraId="4A215C87"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14:paraId="7CE78573" w14:textId="77777777" w:rsidR="00BA56C3" w:rsidRPr="00BA56C3" w:rsidRDefault="00BA56C3" w:rsidP="00BA56C3">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14:paraId="58F787E2" w14:textId="77777777" w:rsidR="00BA56C3" w:rsidRPr="00BA56C3" w:rsidRDefault="00BA56C3" w:rsidP="00BA56C3">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14:paraId="2B24D3BA" w14:textId="77777777" w:rsidR="00BA56C3" w:rsidRPr="00BA56C3" w:rsidRDefault="00BA56C3" w:rsidP="00BA56C3">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14:paraId="3EDB4C41" w14:textId="77777777" w:rsidR="00BA56C3" w:rsidRPr="00BA56C3" w:rsidRDefault="00BA56C3" w:rsidP="00BA56C3">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14:paraId="7E09309A" w14:textId="77777777" w:rsidR="00BA56C3" w:rsidRPr="00BA56C3" w:rsidRDefault="00BA56C3" w:rsidP="00BA56C3">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14:paraId="419A7F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5F22DF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14:paraId="57D5F52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0</w:t>
            </w:r>
          </w:p>
        </w:tc>
      </w:tr>
      <w:tr w:rsidR="00BA56C3" w:rsidRPr="00BA56C3" w14:paraId="76BB6531" w14:textId="77777777" w:rsidTr="00BA56C3">
        <w:trPr>
          <w:trHeight w:val="300"/>
        </w:trPr>
        <w:tc>
          <w:tcPr>
            <w:tcW w:w="1069" w:type="dxa"/>
            <w:tcBorders>
              <w:top w:val="nil"/>
              <w:left w:val="nil"/>
              <w:bottom w:val="nil"/>
              <w:right w:val="nil"/>
            </w:tcBorders>
            <w:shd w:val="clear" w:color="auto" w:fill="auto"/>
            <w:noWrap/>
            <w:vAlign w:val="center"/>
            <w:hideMark/>
          </w:tcPr>
          <w:p w14:paraId="7B53D8F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14:paraId="5AB6C8B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13E86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46CAC3E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14:paraId="6BCB6424"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74CD9B62"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CEE46F"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321E24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5BF8F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14:paraId="686B48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23</w:t>
            </w:r>
          </w:p>
        </w:tc>
      </w:tr>
      <w:tr w:rsidR="00BA56C3" w:rsidRPr="00BA56C3" w14:paraId="581F3291" w14:textId="77777777" w:rsidTr="00BA56C3">
        <w:trPr>
          <w:trHeight w:val="300"/>
        </w:trPr>
        <w:tc>
          <w:tcPr>
            <w:tcW w:w="1069" w:type="dxa"/>
            <w:tcBorders>
              <w:top w:val="nil"/>
              <w:left w:val="nil"/>
              <w:bottom w:val="nil"/>
              <w:right w:val="nil"/>
            </w:tcBorders>
            <w:shd w:val="clear" w:color="auto" w:fill="auto"/>
            <w:noWrap/>
            <w:vAlign w:val="center"/>
            <w:hideMark/>
          </w:tcPr>
          <w:p w14:paraId="0E25FA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14:paraId="61F556F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C16816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266EF1F5"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09451DE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3B999903"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8FDD5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14:paraId="402BE1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E646B6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14:paraId="1D7978E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3.49</w:t>
            </w:r>
          </w:p>
        </w:tc>
      </w:tr>
      <w:tr w:rsidR="00BA56C3" w:rsidRPr="00BA56C3" w14:paraId="02426FA2" w14:textId="77777777" w:rsidTr="00BA56C3">
        <w:trPr>
          <w:trHeight w:val="300"/>
        </w:trPr>
        <w:tc>
          <w:tcPr>
            <w:tcW w:w="1069" w:type="dxa"/>
            <w:tcBorders>
              <w:top w:val="nil"/>
              <w:left w:val="nil"/>
              <w:bottom w:val="nil"/>
              <w:right w:val="nil"/>
            </w:tcBorders>
            <w:shd w:val="clear" w:color="auto" w:fill="auto"/>
            <w:noWrap/>
            <w:vAlign w:val="center"/>
            <w:hideMark/>
          </w:tcPr>
          <w:p w14:paraId="3FE3D4E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14:paraId="226C18F5"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0643D3"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364C0C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B457FC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54446A3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14:paraId="5FAC5151"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70B8823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71695AF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14:paraId="71D48D6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44</w:t>
            </w:r>
          </w:p>
        </w:tc>
      </w:tr>
      <w:tr w:rsidR="00BA56C3" w:rsidRPr="00BA56C3" w14:paraId="1AAB2CC0" w14:textId="77777777" w:rsidTr="00BA56C3">
        <w:trPr>
          <w:trHeight w:val="300"/>
        </w:trPr>
        <w:tc>
          <w:tcPr>
            <w:tcW w:w="1069" w:type="dxa"/>
            <w:tcBorders>
              <w:top w:val="nil"/>
              <w:left w:val="nil"/>
              <w:bottom w:val="nil"/>
              <w:right w:val="nil"/>
            </w:tcBorders>
            <w:shd w:val="clear" w:color="auto" w:fill="auto"/>
            <w:noWrap/>
            <w:vAlign w:val="center"/>
            <w:hideMark/>
          </w:tcPr>
          <w:p w14:paraId="49C156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14:paraId="190DD23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42455A2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9A02E0E"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113CF8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14:paraId="400CBB51"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437AED64"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DF1DC6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2A276A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14:paraId="4DADAB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54</w:t>
            </w:r>
          </w:p>
        </w:tc>
      </w:tr>
      <w:tr w:rsidR="00BA56C3" w:rsidRPr="00BA56C3" w14:paraId="66E8459A" w14:textId="77777777" w:rsidTr="00BA56C3">
        <w:trPr>
          <w:trHeight w:val="300"/>
        </w:trPr>
        <w:tc>
          <w:tcPr>
            <w:tcW w:w="1069" w:type="dxa"/>
            <w:tcBorders>
              <w:top w:val="nil"/>
              <w:left w:val="nil"/>
              <w:bottom w:val="nil"/>
              <w:right w:val="nil"/>
            </w:tcBorders>
            <w:shd w:val="clear" w:color="auto" w:fill="auto"/>
            <w:noWrap/>
            <w:vAlign w:val="center"/>
            <w:hideMark/>
          </w:tcPr>
          <w:p w14:paraId="33E08B8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14:paraId="48569D3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D9AC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14:paraId="62C83228"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5390D03"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68B4F5D1"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4748F1"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26C5FC4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46AEDA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14:paraId="652C132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11</w:t>
            </w:r>
          </w:p>
        </w:tc>
      </w:tr>
      <w:tr w:rsidR="00BA56C3" w:rsidRPr="00BA56C3" w14:paraId="50391391" w14:textId="77777777" w:rsidTr="00BA56C3">
        <w:trPr>
          <w:trHeight w:val="300"/>
        </w:trPr>
        <w:tc>
          <w:tcPr>
            <w:tcW w:w="1069" w:type="dxa"/>
            <w:tcBorders>
              <w:top w:val="nil"/>
              <w:left w:val="nil"/>
              <w:bottom w:val="nil"/>
              <w:right w:val="nil"/>
            </w:tcBorders>
            <w:shd w:val="clear" w:color="auto" w:fill="auto"/>
            <w:noWrap/>
            <w:vAlign w:val="center"/>
            <w:hideMark/>
          </w:tcPr>
          <w:p w14:paraId="77C3198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14:paraId="12B7688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131A8BC"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922F5C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14:paraId="1D3BF06C"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1F830EE4"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DF086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14:paraId="6451835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28CED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14:paraId="0692FE7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68</w:t>
            </w:r>
          </w:p>
        </w:tc>
      </w:tr>
      <w:tr w:rsidR="00BA56C3" w:rsidRPr="00BA56C3" w14:paraId="37EB574D" w14:textId="77777777" w:rsidTr="00BA56C3">
        <w:trPr>
          <w:trHeight w:val="300"/>
        </w:trPr>
        <w:tc>
          <w:tcPr>
            <w:tcW w:w="1069" w:type="dxa"/>
            <w:tcBorders>
              <w:top w:val="nil"/>
              <w:left w:val="nil"/>
              <w:bottom w:val="nil"/>
              <w:right w:val="nil"/>
            </w:tcBorders>
            <w:shd w:val="clear" w:color="auto" w:fill="auto"/>
            <w:noWrap/>
            <w:vAlign w:val="center"/>
            <w:hideMark/>
          </w:tcPr>
          <w:p w14:paraId="38B0709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14:paraId="63DB9B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14:paraId="7AE99779" w14:textId="77777777" w:rsidR="00BA56C3" w:rsidRPr="00BA56C3" w:rsidRDefault="00BA56C3" w:rsidP="00BA56C3">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14:paraId="6E650792"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34E06DBE"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0DED5B0"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1FB8753D"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027676C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5B6C2E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14:paraId="1F5FC3E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20</w:t>
            </w:r>
          </w:p>
        </w:tc>
      </w:tr>
      <w:tr w:rsidR="00BA56C3" w:rsidRPr="00BA56C3" w14:paraId="2325DCB6" w14:textId="77777777" w:rsidTr="00BA56C3">
        <w:trPr>
          <w:trHeight w:val="300"/>
        </w:trPr>
        <w:tc>
          <w:tcPr>
            <w:tcW w:w="1069" w:type="dxa"/>
            <w:tcBorders>
              <w:top w:val="nil"/>
              <w:left w:val="nil"/>
              <w:bottom w:val="nil"/>
              <w:right w:val="nil"/>
            </w:tcBorders>
            <w:shd w:val="clear" w:color="auto" w:fill="auto"/>
            <w:noWrap/>
            <w:vAlign w:val="center"/>
            <w:hideMark/>
          </w:tcPr>
          <w:p w14:paraId="5A80EB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14:paraId="1ED3C4BB"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2F0C8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0FF912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14:paraId="777021F0"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23D2EA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14:paraId="6D8682A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5C4E314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EC471A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14:paraId="1148710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81</w:t>
            </w:r>
          </w:p>
        </w:tc>
      </w:tr>
      <w:tr w:rsidR="00BA56C3" w:rsidRPr="00BA56C3" w14:paraId="0056B24A" w14:textId="77777777" w:rsidTr="00BA56C3">
        <w:trPr>
          <w:trHeight w:val="300"/>
        </w:trPr>
        <w:tc>
          <w:tcPr>
            <w:tcW w:w="1069" w:type="dxa"/>
            <w:tcBorders>
              <w:top w:val="nil"/>
              <w:left w:val="nil"/>
              <w:bottom w:val="nil"/>
              <w:right w:val="nil"/>
            </w:tcBorders>
            <w:shd w:val="clear" w:color="auto" w:fill="auto"/>
            <w:noWrap/>
            <w:vAlign w:val="center"/>
            <w:hideMark/>
          </w:tcPr>
          <w:p w14:paraId="7E90F58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14:paraId="1A290E5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418240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D2A12A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14:paraId="7219834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14:paraId="57CE1DFF"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961AC5C"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31E0E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31B5C1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14:paraId="0BA97E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17</w:t>
            </w:r>
          </w:p>
        </w:tc>
      </w:tr>
      <w:tr w:rsidR="00BA56C3" w:rsidRPr="00BA56C3" w14:paraId="6E8EC43E" w14:textId="77777777" w:rsidTr="00BA56C3">
        <w:trPr>
          <w:trHeight w:val="300"/>
        </w:trPr>
        <w:tc>
          <w:tcPr>
            <w:tcW w:w="1069" w:type="dxa"/>
            <w:tcBorders>
              <w:top w:val="nil"/>
              <w:left w:val="nil"/>
              <w:bottom w:val="nil"/>
              <w:right w:val="nil"/>
            </w:tcBorders>
            <w:shd w:val="clear" w:color="auto" w:fill="auto"/>
            <w:noWrap/>
            <w:vAlign w:val="center"/>
            <w:hideMark/>
          </w:tcPr>
          <w:p w14:paraId="19027F6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14:paraId="0FDD4C1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7BCB167"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CEE9E67"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493FCD9A"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FBF744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14:paraId="5EDC676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14:paraId="48781A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28AAA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14:paraId="5CA986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77</w:t>
            </w:r>
          </w:p>
        </w:tc>
      </w:tr>
      <w:tr w:rsidR="00BA56C3" w:rsidRPr="00BA56C3" w14:paraId="7C7EA74F" w14:textId="77777777" w:rsidTr="00BA56C3">
        <w:trPr>
          <w:trHeight w:val="300"/>
        </w:trPr>
        <w:tc>
          <w:tcPr>
            <w:tcW w:w="1069" w:type="dxa"/>
            <w:tcBorders>
              <w:top w:val="nil"/>
              <w:left w:val="nil"/>
              <w:bottom w:val="nil"/>
              <w:right w:val="nil"/>
            </w:tcBorders>
            <w:shd w:val="clear" w:color="auto" w:fill="auto"/>
            <w:noWrap/>
            <w:vAlign w:val="center"/>
            <w:hideMark/>
          </w:tcPr>
          <w:p w14:paraId="760B7DA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14:paraId="31E1392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59746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AD2EC29"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58BA8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14:paraId="07D25E16"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2C7020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14:paraId="649C86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63EC434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14:paraId="79DF098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05</w:t>
            </w:r>
          </w:p>
        </w:tc>
      </w:tr>
      <w:tr w:rsidR="00BA56C3" w:rsidRPr="00BA56C3" w14:paraId="7D980C3A" w14:textId="77777777" w:rsidTr="00BA56C3">
        <w:trPr>
          <w:trHeight w:val="300"/>
        </w:trPr>
        <w:tc>
          <w:tcPr>
            <w:tcW w:w="1069" w:type="dxa"/>
            <w:tcBorders>
              <w:top w:val="nil"/>
              <w:left w:val="nil"/>
              <w:bottom w:val="nil"/>
              <w:right w:val="nil"/>
            </w:tcBorders>
            <w:shd w:val="clear" w:color="auto" w:fill="auto"/>
            <w:noWrap/>
            <w:vAlign w:val="center"/>
            <w:hideMark/>
          </w:tcPr>
          <w:p w14:paraId="21E5855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14:paraId="7D3986B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2F1FD1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14:paraId="38871055"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08A507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53DB8ED"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6BEC31D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14:paraId="5F3FF0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30C56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14:paraId="7B5B6E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30</w:t>
            </w:r>
          </w:p>
        </w:tc>
      </w:tr>
      <w:tr w:rsidR="00BA56C3" w:rsidRPr="00BA56C3" w14:paraId="4EA0E4FE" w14:textId="77777777" w:rsidTr="00BA56C3">
        <w:trPr>
          <w:trHeight w:val="300"/>
        </w:trPr>
        <w:tc>
          <w:tcPr>
            <w:tcW w:w="1069" w:type="dxa"/>
            <w:tcBorders>
              <w:top w:val="nil"/>
              <w:left w:val="nil"/>
              <w:bottom w:val="nil"/>
              <w:right w:val="nil"/>
            </w:tcBorders>
            <w:shd w:val="clear" w:color="auto" w:fill="auto"/>
            <w:noWrap/>
            <w:vAlign w:val="center"/>
            <w:hideMark/>
          </w:tcPr>
          <w:p w14:paraId="4D1A149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14:paraId="7C95BB8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7470FFE"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C3D4BBB"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768F113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14:paraId="69941B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14:paraId="71DD0632"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4743B0A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0ADC3C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14:paraId="3E07DC7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58</w:t>
            </w:r>
          </w:p>
        </w:tc>
      </w:tr>
      <w:tr w:rsidR="00BA56C3" w:rsidRPr="00BA56C3" w14:paraId="3C16D225" w14:textId="77777777" w:rsidTr="00BA56C3">
        <w:trPr>
          <w:trHeight w:val="300"/>
        </w:trPr>
        <w:tc>
          <w:tcPr>
            <w:tcW w:w="1069" w:type="dxa"/>
            <w:tcBorders>
              <w:top w:val="nil"/>
              <w:left w:val="nil"/>
              <w:bottom w:val="nil"/>
              <w:right w:val="nil"/>
            </w:tcBorders>
            <w:shd w:val="clear" w:color="auto" w:fill="auto"/>
            <w:noWrap/>
            <w:vAlign w:val="center"/>
            <w:hideMark/>
          </w:tcPr>
          <w:p w14:paraId="0D7DC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14:paraId="2E4075B2"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9F006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14:paraId="082BD3BD"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1466A618"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0FEB58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14:paraId="068772A3"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54582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A1A89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14:paraId="22CD613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9.53</w:t>
            </w:r>
          </w:p>
        </w:tc>
      </w:tr>
      <w:tr w:rsidR="00BA56C3" w:rsidRPr="00BA56C3" w14:paraId="756E9262" w14:textId="77777777" w:rsidTr="00BA56C3">
        <w:trPr>
          <w:trHeight w:val="300"/>
        </w:trPr>
        <w:tc>
          <w:tcPr>
            <w:tcW w:w="1069" w:type="dxa"/>
            <w:tcBorders>
              <w:top w:val="nil"/>
              <w:left w:val="nil"/>
              <w:bottom w:val="nil"/>
              <w:right w:val="nil"/>
            </w:tcBorders>
            <w:shd w:val="clear" w:color="auto" w:fill="auto"/>
            <w:noWrap/>
            <w:vAlign w:val="center"/>
            <w:hideMark/>
          </w:tcPr>
          <w:p w14:paraId="5288AF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14:paraId="60C1CE7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06199215"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E05D89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14:paraId="6153E696"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6AC1E36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14:paraId="2B3CE6B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14:paraId="5A6CCD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1B0472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14:paraId="149A104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10</w:t>
            </w:r>
          </w:p>
        </w:tc>
      </w:tr>
      <w:tr w:rsidR="00BA56C3" w:rsidRPr="00BA56C3" w14:paraId="652FD269" w14:textId="77777777" w:rsidTr="00BA56C3">
        <w:trPr>
          <w:trHeight w:val="300"/>
        </w:trPr>
        <w:tc>
          <w:tcPr>
            <w:tcW w:w="1069" w:type="dxa"/>
            <w:tcBorders>
              <w:top w:val="nil"/>
              <w:left w:val="nil"/>
              <w:bottom w:val="nil"/>
              <w:right w:val="nil"/>
            </w:tcBorders>
            <w:shd w:val="clear" w:color="auto" w:fill="auto"/>
            <w:noWrap/>
            <w:vAlign w:val="center"/>
            <w:hideMark/>
          </w:tcPr>
          <w:p w14:paraId="2DF2B4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14:paraId="530B6E6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89644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7DEE8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14:paraId="7D92FD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14:paraId="0B033252"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4AE2FA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14:paraId="79671EE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0418E9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14:paraId="4AB036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61</w:t>
            </w:r>
          </w:p>
        </w:tc>
      </w:tr>
      <w:tr w:rsidR="00BA56C3" w:rsidRPr="00BA56C3" w14:paraId="19F6E9F9" w14:textId="77777777" w:rsidTr="00BA56C3">
        <w:trPr>
          <w:trHeight w:val="300"/>
        </w:trPr>
        <w:tc>
          <w:tcPr>
            <w:tcW w:w="1069" w:type="dxa"/>
            <w:tcBorders>
              <w:top w:val="nil"/>
              <w:left w:val="nil"/>
              <w:bottom w:val="nil"/>
              <w:right w:val="nil"/>
            </w:tcBorders>
            <w:shd w:val="clear" w:color="auto" w:fill="auto"/>
            <w:noWrap/>
            <w:vAlign w:val="center"/>
            <w:hideMark/>
          </w:tcPr>
          <w:p w14:paraId="76A7EE5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14:paraId="23707F6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DD3E0E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467623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14:paraId="7D2EEA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14:paraId="0BD62FB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14:paraId="32F2744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A62882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510D1B6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14:paraId="7EE107D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1.48</w:t>
            </w:r>
          </w:p>
        </w:tc>
      </w:tr>
      <w:tr w:rsidR="00BA56C3" w:rsidRPr="00BA56C3" w14:paraId="12D188E4" w14:textId="77777777" w:rsidTr="00BA56C3">
        <w:trPr>
          <w:trHeight w:val="300"/>
        </w:trPr>
        <w:tc>
          <w:tcPr>
            <w:tcW w:w="1069" w:type="dxa"/>
            <w:tcBorders>
              <w:top w:val="nil"/>
              <w:left w:val="nil"/>
              <w:bottom w:val="nil"/>
              <w:right w:val="nil"/>
            </w:tcBorders>
            <w:shd w:val="clear" w:color="auto" w:fill="auto"/>
            <w:noWrap/>
            <w:vAlign w:val="center"/>
            <w:hideMark/>
          </w:tcPr>
          <w:p w14:paraId="307ABCB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14:paraId="6FA6885A"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62C9D6A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43CF5D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61B15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14:paraId="6C2747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14:paraId="39ED309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14:paraId="5B6CF5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7E08A8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14:paraId="2D222AD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06</w:t>
            </w:r>
          </w:p>
        </w:tc>
      </w:tr>
      <w:tr w:rsidR="00BA56C3" w:rsidRPr="00BA56C3" w14:paraId="5C7F83D3" w14:textId="77777777" w:rsidTr="00BA56C3">
        <w:trPr>
          <w:trHeight w:val="300"/>
        </w:trPr>
        <w:tc>
          <w:tcPr>
            <w:tcW w:w="1069" w:type="dxa"/>
            <w:tcBorders>
              <w:top w:val="nil"/>
              <w:left w:val="nil"/>
              <w:right w:val="nil"/>
            </w:tcBorders>
            <w:shd w:val="clear" w:color="auto" w:fill="auto"/>
            <w:noWrap/>
            <w:vAlign w:val="center"/>
            <w:hideMark/>
          </w:tcPr>
          <w:p w14:paraId="0B7D5B1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14:paraId="631B2C2F"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14:paraId="247AE9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14:paraId="1A69534B"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14:paraId="55AD1F9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14:paraId="6DA1B8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14:paraId="702830A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14:paraId="50DF1FA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14:paraId="1ACE31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14:paraId="7345E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69</w:t>
            </w:r>
          </w:p>
        </w:tc>
      </w:tr>
      <w:tr w:rsidR="00BA56C3" w:rsidRPr="00BA56C3" w14:paraId="2CF9A615" w14:textId="77777777" w:rsidTr="00BA56C3">
        <w:trPr>
          <w:trHeight w:val="300"/>
        </w:trPr>
        <w:tc>
          <w:tcPr>
            <w:tcW w:w="1069" w:type="dxa"/>
            <w:tcBorders>
              <w:top w:val="nil"/>
              <w:left w:val="nil"/>
              <w:bottom w:val="single" w:sz="4" w:space="0" w:color="auto"/>
              <w:right w:val="nil"/>
            </w:tcBorders>
            <w:shd w:val="clear" w:color="auto" w:fill="auto"/>
            <w:noWrap/>
            <w:vAlign w:val="center"/>
            <w:hideMark/>
          </w:tcPr>
          <w:p w14:paraId="22F122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14:paraId="17C6459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14:paraId="2C68CD0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14:paraId="4B8E8C9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14:paraId="36B3564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14:paraId="190236E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14:paraId="050092C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14:paraId="020BE7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14:paraId="1DB1D35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14:paraId="4A0495F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0</w:t>
            </w:r>
          </w:p>
        </w:tc>
      </w:tr>
    </w:tbl>
    <w:p w14:paraId="1C5B59A3" w14:textId="3601F474" w:rsidR="000C215D" w:rsidRDefault="000C215D" w:rsidP="00BA56C3">
      <w:pPr>
        <w:pStyle w:val="Heading5"/>
      </w:pPr>
    </w:p>
    <w:p w14:paraId="4330673E" w14:textId="77777777" w:rsidR="00471A3D" w:rsidRDefault="00EF0B3C">
      <w:pPr>
        <w:pStyle w:val="Heading2"/>
      </w:pPr>
      <w:bookmarkStart w:id="55" w:name="_rsiltnns0pnj" w:colFirst="0" w:colLast="0"/>
      <w:bookmarkEnd w:id="55"/>
      <w:r>
        <w:br w:type="page"/>
      </w:r>
    </w:p>
    <w:p w14:paraId="32F58313" w14:textId="77777777" w:rsidR="00471A3D" w:rsidRDefault="00EF0B3C">
      <w:pPr>
        <w:pStyle w:val="Heading2"/>
      </w:pPr>
      <w:bookmarkStart w:id="56" w:name="_vvknb4n4tpdq" w:colFirst="0" w:colLast="0"/>
      <w:bookmarkEnd w:id="56"/>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2" r:link="rId23"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57" w:name="_jmvonyj6prg1" w:colFirst="0" w:colLast="0"/>
      <w:bookmarkEnd w:id="57"/>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w:t>
      </w:r>
      <w:r w:rsidR="00CC6507">
        <w:t xml:space="preserve"> and at two depths (5 and 10 m) for </w:t>
      </w:r>
      <w:proofErr w:type="spellStart"/>
      <w:r w:rsidR="00CC6507">
        <w:t>Tatoosh</w:t>
      </w:r>
      <w:proofErr w:type="spellEnd"/>
      <w:r w:rsidR="00CC6507">
        <w:t xml:space="preserve">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58" w:name="_si5p3bles54l" w:colFirst="0" w:colLast="0"/>
      <w:bookmarkEnd w:id="58"/>
    </w:p>
    <w:p w14:paraId="2A422F12" w14:textId="77777777" w:rsidR="00471A3D" w:rsidRDefault="00471A3D" w:rsidP="000D6AFE">
      <w:bookmarkStart w:id="59" w:name="_qdmblj59vhf1" w:colFirst="0" w:colLast="0"/>
      <w:bookmarkEnd w:id="59"/>
    </w:p>
    <w:p w14:paraId="48148F1E" w14:textId="77777777" w:rsidR="00471A3D" w:rsidRDefault="00EF0B3C" w:rsidP="000D6AFE">
      <w:bookmarkStart w:id="60" w:name="_1bplmm5dhi9t" w:colFirst="0" w:colLast="0"/>
      <w:bookmarkEnd w:id="60"/>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1" w:name="_3tpj4zpm8qe5" w:colFirst="0" w:colLast="0"/>
      <w:bookmarkEnd w:id="61"/>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2" w:name="_sllb5lz8o67m" w:colFirst="0" w:colLast="0"/>
      <w:bookmarkEnd w:id="62"/>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a:stretch>
                      <a:fillRect/>
                    </a:stretch>
                  </pic:blipFill>
                  <pic:spPr>
                    <a:xfrm>
                      <a:off x="0" y="0"/>
                      <a:ext cx="5486400" cy="5486400"/>
                    </a:xfrm>
                    <a:prstGeom prst="rect">
                      <a:avLst/>
                    </a:prstGeom>
                    <a:ln/>
                  </pic:spPr>
                </pic:pic>
              </a:graphicData>
            </a:graphic>
          </wp:inline>
        </w:drawing>
      </w:r>
    </w:p>
    <w:p w14:paraId="2A6CD0F7" w14:textId="055CABD1" w:rsidR="00471A3D" w:rsidRDefault="00EF0B3C">
      <w:pPr>
        <w:pStyle w:val="Heading5"/>
      </w:pPr>
      <w:bookmarkStart w:id="63" w:name="_j0sxv6xvznze" w:colFirst="0" w:colLast="0"/>
      <w:bookmarkEnd w:id="63"/>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w:t>
      </w:r>
      <w:r w:rsidR="008339DF">
        <w:t>blades, stipes and bulbs floating on the water surface</w:t>
      </w:r>
      <w:r>
        <w:t xml:space="preserv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64" w:name="_8tjttts9le8n" w:colFirst="0" w:colLast="0"/>
      <w:bookmarkEnd w:id="64"/>
      <w:r>
        <w:t>Figure S5. Stipe density for the three primary kelps</w:t>
      </w:r>
      <w:r w:rsidR="008C26AB">
        <w:t xml:space="preserve"> and the sum of other </w:t>
      </w:r>
      <w:proofErr w:type="spellStart"/>
      <w:r w:rsidR="008C26AB">
        <w:t>stipitate</w:t>
      </w:r>
      <w:proofErr w:type="spellEnd"/>
      <w:r w:rsidR="008C26AB">
        <w:t xml:space="preserv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5" w:name="_32vg8hmw5u0g" w:colFirst="0" w:colLast="0"/>
      <w:bookmarkEnd w:id="65"/>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6" w:name="_9398cubh7527" w:colFirst="0" w:colLast="0"/>
      <w:bookmarkEnd w:id="66"/>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67" w:name="_4d6dqq7x59qj" w:colFirst="0" w:colLast="0"/>
      <w:bookmarkEnd w:id="67"/>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539E6F21" w:rsidR="00471A3D" w:rsidRDefault="00471A3D">
      <w:pPr>
        <w:ind w:firstLine="0"/>
      </w:pPr>
    </w:p>
    <w:sectPr w:rsidR="00471A3D" w:rsidSect="001E59A3">
      <w:footerReference w:type="default" r:id="rId33"/>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561C5B" w14:textId="77777777" w:rsidR="00857780" w:rsidRDefault="00857780">
      <w:pPr>
        <w:spacing w:line="240" w:lineRule="auto"/>
      </w:pPr>
      <w:r>
        <w:separator/>
      </w:r>
    </w:p>
  </w:endnote>
  <w:endnote w:type="continuationSeparator" w:id="0">
    <w:p w14:paraId="6BDCAA80" w14:textId="77777777" w:rsidR="00857780" w:rsidRDefault="00857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Times New Roman"/>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03100CF" w:rsidR="00A377BE" w:rsidRDefault="00A377BE">
        <w:pPr>
          <w:pStyle w:val="Footer"/>
          <w:jc w:val="center"/>
        </w:pPr>
        <w:r>
          <w:fldChar w:fldCharType="begin"/>
        </w:r>
        <w:r>
          <w:instrText xml:space="preserve"> PAGE   \* MERGEFORMAT </w:instrText>
        </w:r>
        <w:r>
          <w:fldChar w:fldCharType="separate"/>
        </w:r>
        <w:r w:rsidR="0069524C">
          <w:rPr>
            <w:noProof/>
          </w:rPr>
          <w:t>12</w:t>
        </w:r>
        <w:r>
          <w:rPr>
            <w:noProof/>
          </w:rPr>
          <w:fldChar w:fldCharType="end"/>
        </w:r>
      </w:p>
    </w:sdtContent>
  </w:sdt>
  <w:p w14:paraId="06AEA31B" w14:textId="629E2D02" w:rsidR="00A377BE" w:rsidRDefault="00A377BE">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D82991" w14:textId="77777777" w:rsidR="00857780" w:rsidRDefault="00857780">
      <w:pPr>
        <w:spacing w:line="240" w:lineRule="auto"/>
      </w:pPr>
      <w:r>
        <w:separator/>
      </w:r>
    </w:p>
  </w:footnote>
  <w:footnote w:type="continuationSeparator" w:id="0">
    <w:p w14:paraId="1BF0A249" w14:textId="77777777" w:rsidR="00857780" w:rsidRDefault="0085778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36F9"/>
    <w:rsid w:val="0037379F"/>
    <w:rsid w:val="0038005C"/>
    <w:rsid w:val="00393849"/>
    <w:rsid w:val="003A4E83"/>
    <w:rsid w:val="003A6A42"/>
    <w:rsid w:val="003B0D69"/>
    <w:rsid w:val="003C29B4"/>
    <w:rsid w:val="003C3808"/>
    <w:rsid w:val="003C74F5"/>
    <w:rsid w:val="003D5E2C"/>
    <w:rsid w:val="003D6C33"/>
    <w:rsid w:val="003E05C2"/>
    <w:rsid w:val="003E17C6"/>
    <w:rsid w:val="003E1880"/>
    <w:rsid w:val="003E1F7A"/>
    <w:rsid w:val="003F63BB"/>
    <w:rsid w:val="003F6B2F"/>
    <w:rsid w:val="003F7E84"/>
    <w:rsid w:val="0040085F"/>
    <w:rsid w:val="004030AF"/>
    <w:rsid w:val="0040758B"/>
    <w:rsid w:val="0041101E"/>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E1CD8"/>
    <w:rsid w:val="004F06A1"/>
    <w:rsid w:val="004F1234"/>
    <w:rsid w:val="004F69BD"/>
    <w:rsid w:val="004F7179"/>
    <w:rsid w:val="00500A49"/>
    <w:rsid w:val="005032AD"/>
    <w:rsid w:val="005056B6"/>
    <w:rsid w:val="00505DA7"/>
    <w:rsid w:val="005132B4"/>
    <w:rsid w:val="00513BEC"/>
    <w:rsid w:val="00517E1A"/>
    <w:rsid w:val="005272B1"/>
    <w:rsid w:val="00537065"/>
    <w:rsid w:val="005504D7"/>
    <w:rsid w:val="00550F8A"/>
    <w:rsid w:val="0055342A"/>
    <w:rsid w:val="005550E0"/>
    <w:rsid w:val="00561309"/>
    <w:rsid w:val="005635FF"/>
    <w:rsid w:val="00577222"/>
    <w:rsid w:val="00582DAD"/>
    <w:rsid w:val="00583812"/>
    <w:rsid w:val="00587703"/>
    <w:rsid w:val="0059317D"/>
    <w:rsid w:val="00594E7A"/>
    <w:rsid w:val="005A08BC"/>
    <w:rsid w:val="005A3E26"/>
    <w:rsid w:val="005B6AA6"/>
    <w:rsid w:val="005B6EAD"/>
    <w:rsid w:val="005C2065"/>
    <w:rsid w:val="005C3E95"/>
    <w:rsid w:val="005C65FB"/>
    <w:rsid w:val="005D032B"/>
    <w:rsid w:val="005D6020"/>
    <w:rsid w:val="005E1C8A"/>
    <w:rsid w:val="005E63CE"/>
    <w:rsid w:val="005F1899"/>
    <w:rsid w:val="005F4119"/>
    <w:rsid w:val="005F616E"/>
    <w:rsid w:val="00611D29"/>
    <w:rsid w:val="00616A4B"/>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C7329"/>
    <w:rsid w:val="009C7CEF"/>
    <w:rsid w:val="009E4B3C"/>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77569"/>
    <w:rsid w:val="00A77CCD"/>
    <w:rsid w:val="00A95862"/>
    <w:rsid w:val="00A960F3"/>
    <w:rsid w:val="00AA4B62"/>
    <w:rsid w:val="00AC1C0B"/>
    <w:rsid w:val="00AC1EC9"/>
    <w:rsid w:val="00AD0B4B"/>
    <w:rsid w:val="00AE532B"/>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file:///C:\Users\nick.tolimieri\Documents\GitHub\OCNMS\Flagstone%20paper\Plots\Figure-2-1.png" TargetMode="External"/><Relationship Id="rId18" Type="http://schemas.openxmlformats.org/officeDocument/2006/relationships/image" Target="media/image5.pn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file:///C:\Users\nick.tolimieri\Documents\GitHub\OCNMS\Flagstone%20paper\Plots\Figure-6-fish-kelp-combined.pn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file:///C:\Users\nick.tolimieri\Documents\GitHub\OCNMS\Flagstone%20paper\Plots\Figure-4-1.png" TargetMode="External"/><Relationship Id="rId25" Type="http://schemas.openxmlformats.org/officeDocument/2006/relationships/image" Target="media/image9.png"/><Relationship Id="rId33"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file:///C:\Users\nick.tolimieri\Documents\GitHub\OCNMS\Flagstone%20paper\Plots\Figure-1.png" TargetMode="External"/><Relationship Id="rId24" Type="http://schemas.openxmlformats.org/officeDocument/2006/relationships/image" Target="media/image8.png"/><Relationship Id="rId32" Type="http://schemas.openxmlformats.org/officeDocument/2006/relationships/image" Target="file:///C:\Users\nick.tolimieri\Documents\GitHub\OCNMS\Flagstone%20paper\Plots\supplement-yoy-site-year-1.png" TargetMode="External"/><Relationship Id="rId5" Type="http://schemas.openxmlformats.org/officeDocument/2006/relationships/webSettings" Target="webSettings.xml"/><Relationship Id="rId15" Type="http://schemas.openxmlformats.org/officeDocument/2006/relationships/image" Target="file:///C:\Users\nick.tolimieri\Documents\GitHub\OCNMS\Flagstone%20paper\Plots\Figure-3-1.png" TargetMode="External"/><Relationship Id="rId23" Type="http://schemas.openxmlformats.org/officeDocument/2006/relationships/image" Target="file:///C:\Users\nick.tolimieri\Documents\GitHub\OCNMS\Flagstone%20paper\Plots\Substrate-w-tatoosh.jpg" TargetMode="External"/><Relationship Id="rId28" Type="http://schemas.openxmlformats.org/officeDocument/2006/relationships/image" Target="file:///C:\Users\nick.tolimieri\Documents\GitHub\OCNMS\Flagstone%20paper\Plots\big3-1.png" TargetMode="External"/><Relationship Id="rId10" Type="http://schemas.openxmlformats.org/officeDocument/2006/relationships/image" Target="media/image1.png"/><Relationship Id="rId19" Type="http://schemas.openxmlformats.org/officeDocument/2006/relationships/image" Target="file:///C:\Users\nick.tolimieri\Documents\GitHub\OCNMS\Flagstone%20paper\Plots\Figure-5-1.png"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479A9-B9E5-41DE-8EA6-D2C804275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64</Pages>
  <Words>21861</Words>
  <Characters>124614</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139</cp:revision>
  <dcterms:created xsi:type="dcterms:W3CDTF">2022-03-28T02:10:00Z</dcterms:created>
  <dcterms:modified xsi:type="dcterms:W3CDTF">2022-03-31T22:28:00Z</dcterms:modified>
</cp:coreProperties>
</file>